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99834" w14:textId="24C27D1D" w:rsidR="003D0BBB" w:rsidRDefault="00134DA5" w:rsidP="00633599">
      <w:pPr>
        <w:pStyle w:val="Heading1"/>
      </w:pPr>
      <w:r>
        <w:t>Open RT Structur</w:t>
      </w:r>
      <w:r w:rsidR="00496D2B">
        <w:t>e</w:t>
      </w:r>
      <w:r w:rsidR="00253D46">
        <w:t>s</w:t>
      </w:r>
      <w:r w:rsidR="00633599">
        <w:t xml:space="preserve">: A </w:t>
      </w:r>
      <w:r w:rsidR="001F4F80">
        <w:t>Scalable</w:t>
      </w:r>
      <w:r w:rsidR="00633599">
        <w:t xml:space="preserve"> Solution </w:t>
      </w:r>
      <w:r w:rsidR="00031098">
        <w:t>for</w:t>
      </w:r>
      <w:r w:rsidR="00347DA8">
        <w:t xml:space="preserve"> </w:t>
      </w:r>
      <w:r w:rsidR="001F4F80">
        <w:t>TG-263</w:t>
      </w:r>
      <w:r w:rsidR="00496D2B">
        <w:t xml:space="preserve"> Accessib</w:t>
      </w:r>
      <w:r w:rsidR="00031098">
        <w:t>ility</w:t>
      </w:r>
    </w:p>
    <w:p w14:paraId="59BBD75C" w14:textId="25C21292" w:rsidR="003D5F04" w:rsidRDefault="003D5F04" w:rsidP="00177C7F">
      <w:pPr>
        <w:keepNext/>
        <w:keepLines/>
        <w:jc w:val="center"/>
      </w:pPr>
      <w:r w:rsidRPr="003D5F04">
        <w:rPr>
          <w:b/>
          <w:bCs/>
        </w:rPr>
        <w:t xml:space="preserve">Brian M. Anderson </w:t>
      </w:r>
      <w:r>
        <w:rPr>
          <w:b/>
          <w:bCs/>
        </w:rPr>
        <w:t>PhD</w:t>
      </w:r>
      <w:r w:rsidRPr="003D5F04">
        <w:rPr>
          <w:b/>
          <w:bCs/>
          <w:vertAlign w:val="superscript"/>
        </w:rPr>
        <w:t>1</w:t>
      </w:r>
      <w:r w:rsidR="00414C5D">
        <w:rPr>
          <w:b/>
          <w:bCs/>
        </w:rPr>
        <w:t>, Laura Padilla</w:t>
      </w:r>
      <w:r w:rsidR="00177C7F">
        <w:rPr>
          <w:b/>
          <w:bCs/>
        </w:rPr>
        <w:t xml:space="preserve"> PhD</w:t>
      </w:r>
      <w:r w:rsidR="00414C5D" w:rsidRPr="0017096E">
        <w:rPr>
          <w:b/>
          <w:bCs/>
          <w:vertAlign w:val="superscript"/>
        </w:rPr>
        <w:t>1</w:t>
      </w:r>
      <w:r>
        <w:rPr>
          <w:b/>
          <w:bCs/>
        </w:rPr>
        <w:t xml:space="preserve">, </w:t>
      </w:r>
      <w:r w:rsidR="004B75E0">
        <w:rPr>
          <w:b/>
          <w:bCs/>
        </w:rPr>
        <w:t>Jeff</w:t>
      </w:r>
      <w:r w:rsidR="008D0A41">
        <w:rPr>
          <w:b/>
          <w:bCs/>
        </w:rPr>
        <w:t>rey M.</w:t>
      </w:r>
      <w:r w:rsidR="004B75E0">
        <w:rPr>
          <w:b/>
          <w:bCs/>
        </w:rPr>
        <w:t xml:space="preserve"> Ry</w:t>
      </w:r>
      <w:r w:rsidR="00414C5D">
        <w:rPr>
          <w:b/>
          <w:bCs/>
        </w:rPr>
        <w:t>c</w:t>
      </w:r>
      <w:r w:rsidR="004B75E0">
        <w:rPr>
          <w:b/>
          <w:bCs/>
        </w:rPr>
        <w:t>kman</w:t>
      </w:r>
      <w:r w:rsidR="00177C7F">
        <w:rPr>
          <w:b/>
          <w:bCs/>
        </w:rPr>
        <w:t xml:space="preserve"> MD</w:t>
      </w:r>
      <w:r w:rsidR="000833BB">
        <w:rPr>
          <w:b/>
          <w:bCs/>
          <w:vertAlign w:val="superscript"/>
        </w:rPr>
        <w:t>2</w:t>
      </w:r>
      <w:r w:rsidR="004B75E0">
        <w:rPr>
          <w:b/>
          <w:bCs/>
        </w:rPr>
        <w:t xml:space="preserve">, </w:t>
      </w:r>
      <w:r w:rsidR="00414C5D">
        <w:rPr>
          <w:b/>
          <w:bCs/>
        </w:rPr>
        <w:t>Elizabeth Covington</w:t>
      </w:r>
      <w:r w:rsidR="00177C7F">
        <w:rPr>
          <w:b/>
          <w:bCs/>
        </w:rPr>
        <w:t xml:space="preserve"> PhD</w:t>
      </w:r>
      <w:r w:rsidR="00B90CA4">
        <w:rPr>
          <w:b/>
          <w:bCs/>
          <w:vertAlign w:val="superscript"/>
        </w:rPr>
        <w:t>3</w:t>
      </w:r>
      <w:r w:rsidR="00414C5D">
        <w:rPr>
          <w:b/>
          <w:bCs/>
        </w:rPr>
        <w:t xml:space="preserve">, </w:t>
      </w:r>
      <w:r w:rsidR="004C64DF">
        <w:rPr>
          <w:b/>
          <w:bCs/>
        </w:rPr>
        <w:t>David S. Hong MD</w:t>
      </w:r>
      <w:r w:rsidR="00B90CA4">
        <w:rPr>
          <w:b/>
          <w:bCs/>
          <w:vertAlign w:val="superscript"/>
        </w:rPr>
        <w:t>4</w:t>
      </w:r>
      <w:r w:rsidR="004C64DF">
        <w:rPr>
          <w:b/>
          <w:bCs/>
        </w:rPr>
        <w:t>, Kaley Woods PhD</w:t>
      </w:r>
      <w:r w:rsidR="00B90CA4">
        <w:rPr>
          <w:b/>
          <w:bCs/>
          <w:vertAlign w:val="superscript"/>
        </w:rPr>
        <w:t>4</w:t>
      </w:r>
      <w:r w:rsidR="004C64DF">
        <w:rPr>
          <w:b/>
          <w:bCs/>
        </w:rPr>
        <w:t xml:space="preserve">, </w:t>
      </w:r>
      <w:r>
        <w:rPr>
          <w:b/>
          <w:bCs/>
        </w:rPr>
        <w:t>Kevin L. Moore</w:t>
      </w:r>
      <w:r w:rsidR="00177C7F">
        <w:rPr>
          <w:b/>
          <w:bCs/>
        </w:rPr>
        <w:t xml:space="preserve"> PhD</w:t>
      </w:r>
      <w:r w:rsidRPr="003D5F04">
        <w:rPr>
          <w:b/>
          <w:bCs/>
          <w:vertAlign w:val="superscript"/>
        </w:rPr>
        <w:t>1</w:t>
      </w:r>
      <w:r w:rsidR="0017096E">
        <w:rPr>
          <w:b/>
          <w:bCs/>
        </w:rPr>
        <w:t xml:space="preserve">, </w:t>
      </w:r>
      <w:r>
        <w:rPr>
          <w:b/>
          <w:bCs/>
        </w:rPr>
        <w:t>Casey Bojechko</w:t>
      </w:r>
      <w:r w:rsidR="00177C7F">
        <w:rPr>
          <w:b/>
          <w:bCs/>
        </w:rPr>
        <w:t xml:space="preserve"> PhD</w:t>
      </w:r>
      <w:r w:rsidRPr="003D5F04">
        <w:rPr>
          <w:b/>
          <w:bCs/>
          <w:vertAlign w:val="superscript"/>
        </w:rPr>
        <w:t>1</w:t>
      </w:r>
    </w:p>
    <w:p w14:paraId="4D9D054A" w14:textId="6EEEC406" w:rsidR="00280BFC" w:rsidRDefault="003D5F04" w:rsidP="00280BFC">
      <w:pPr>
        <w:spacing w:after="0" w:line="240" w:lineRule="auto"/>
        <w:jc w:val="center"/>
      </w:pPr>
      <w:r w:rsidRPr="00B061D8">
        <w:rPr>
          <w:vertAlign w:val="superscript"/>
        </w:rPr>
        <w:t>1</w:t>
      </w:r>
      <w:r w:rsidR="00731C78" w:rsidRPr="00B061D8">
        <w:t>Department of Radiation Medicine and Applied Sciences, University of California San Diego</w:t>
      </w:r>
    </w:p>
    <w:p w14:paraId="61FFED62" w14:textId="100B5C00" w:rsidR="00280BFC" w:rsidRDefault="009F73E6" w:rsidP="00280BFC">
      <w:pPr>
        <w:spacing w:after="0" w:line="240" w:lineRule="auto"/>
        <w:jc w:val="center"/>
      </w:pPr>
      <w:r w:rsidRPr="009F73E6">
        <w:rPr>
          <w:vertAlign w:val="superscript"/>
        </w:rPr>
        <w:t>2</w:t>
      </w:r>
      <w:r w:rsidR="002D15D1" w:rsidRPr="009F73E6">
        <w:t>Department of Radiation Oncology, West Virginia University Medicine Camden Clark Medical Center</w:t>
      </w:r>
    </w:p>
    <w:p w14:paraId="58090A48" w14:textId="77777777" w:rsidR="00280BFC" w:rsidRDefault="00B061D8" w:rsidP="00280BFC">
      <w:pPr>
        <w:spacing w:after="0" w:line="240" w:lineRule="auto"/>
        <w:jc w:val="center"/>
        <w:rPr>
          <w:color w:val="212121"/>
          <w:shd w:val="clear" w:color="auto" w:fill="FFFFFF"/>
        </w:rPr>
      </w:pPr>
      <w:r>
        <w:rPr>
          <w:color w:val="212121"/>
          <w:shd w:val="clear" w:color="auto" w:fill="FFFFFF"/>
          <w:vertAlign w:val="superscript"/>
        </w:rPr>
        <w:t>3</w:t>
      </w:r>
      <w:r w:rsidR="009F73E6" w:rsidRPr="00B061D8">
        <w:rPr>
          <w:color w:val="212121"/>
          <w:shd w:val="clear" w:color="auto" w:fill="FFFFFF"/>
        </w:rPr>
        <w:t>University of Michigan, Ann Arbor, Michigan</w:t>
      </w:r>
    </w:p>
    <w:p w14:paraId="33E4B8AE" w14:textId="770AB54B" w:rsidR="002D15D1" w:rsidRPr="003D5F04" w:rsidRDefault="009F73E6" w:rsidP="00280BFC">
      <w:pPr>
        <w:spacing w:after="0" w:line="240" w:lineRule="auto"/>
        <w:jc w:val="center"/>
      </w:pPr>
      <w:r w:rsidRPr="00B061D8">
        <w:rPr>
          <w:color w:val="212121"/>
          <w:shd w:val="clear" w:color="auto" w:fill="FFFFFF"/>
          <w:vertAlign w:val="superscript"/>
        </w:rPr>
        <w:t>4</w:t>
      </w:r>
      <w:r w:rsidR="00B90CA4">
        <w:rPr>
          <w:color w:val="212121"/>
          <w:shd w:val="clear" w:color="auto" w:fill="FFFFFF"/>
        </w:rPr>
        <w:t>University of Southern California, Los Angeles, California</w:t>
      </w:r>
      <w:r>
        <w:br/>
      </w:r>
    </w:p>
    <w:p w14:paraId="2C997B25" w14:textId="7A9EDB09" w:rsidR="00AA1C3D" w:rsidRDefault="00421163" w:rsidP="00421163">
      <w:pPr>
        <w:pStyle w:val="Heading1"/>
      </w:pPr>
      <w:r>
        <w:t>Abstract</w:t>
      </w:r>
    </w:p>
    <w:p w14:paraId="248C28B7" w14:textId="27577305" w:rsidR="00421163" w:rsidRDefault="00421163" w:rsidP="00421163">
      <w:r>
        <w:t xml:space="preserve">Consistency of nomenclature within radiation oncology is becoming increasingly important as </w:t>
      </w:r>
      <w:r w:rsidR="00E12270">
        <w:t xml:space="preserve">big </w:t>
      </w:r>
      <w:r>
        <w:t>data</w:t>
      </w:r>
      <w:r w:rsidR="00AE7775">
        <w:t xml:space="preserve"> </w:t>
      </w:r>
      <w:r w:rsidR="00E12270">
        <w:t xml:space="preserve">efforts </w:t>
      </w:r>
      <w:r w:rsidR="00AE7775">
        <w:t>and</w:t>
      </w:r>
      <w:r>
        <w:t xml:space="preserve"> </w:t>
      </w:r>
      <w:r w:rsidR="00E12270">
        <w:t xml:space="preserve">data </w:t>
      </w:r>
      <w:r>
        <w:t>sharing become more prevalent.</w:t>
      </w:r>
      <w:r w:rsidR="00C8268F" w:rsidRPr="00C8268F">
        <w:t xml:space="preserve"> </w:t>
      </w:r>
      <w:r w:rsidR="00E12270">
        <w:t>A</w:t>
      </w:r>
      <w:r w:rsidR="00C8268F" w:rsidRPr="00C8268F">
        <w:t>utomation of radiation oncology workflows depend</w:t>
      </w:r>
      <w:r w:rsidR="00890EA2">
        <w:t>s</w:t>
      </w:r>
      <w:r w:rsidR="00C8268F" w:rsidRPr="00C8268F">
        <w:t xml:space="preserve"> on standardized contour nomenclature</w:t>
      </w:r>
      <w:r w:rsidR="000F70C5">
        <w:t xml:space="preserve"> </w:t>
      </w:r>
      <w:r w:rsidR="00386683">
        <w:t>which</w:t>
      </w:r>
      <w:r w:rsidR="000F70C5">
        <w:t xml:space="preserve"> enable</w:t>
      </w:r>
      <w:r w:rsidR="003E74E4">
        <w:t>s</w:t>
      </w:r>
      <w:r w:rsidR="000F70C5">
        <w:t xml:space="preserve"> retrospective data analysis and outcomes research</w:t>
      </w:r>
      <w:r w:rsidR="00C8268F" w:rsidRPr="00C8268F">
        <w:t xml:space="preserve">. </w:t>
      </w:r>
      <w:r>
        <w:t xml:space="preserve"> </w:t>
      </w:r>
      <w:r w:rsidR="00C218EC">
        <w:t xml:space="preserve">Recommendations for standardized nomenclature of structure and </w:t>
      </w:r>
      <w:proofErr w:type="spellStart"/>
      <w:r w:rsidR="00C218EC">
        <w:t>dosimetric</w:t>
      </w:r>
      <w:proofErr w:type="spellEnd"/>
      <w:r w:rsidR="00C218EC">
        <w:t xml:space="preserve"> data </w:t>
      </w:r>
      <w:proofErr w:type="gramStart"/>
      <w:r w:rsidR="00C218EC">
        <w:t>have  been</w:t>
      </w:r>
      <w:proofErr w:type="gramEnd"/>
      <w:r w:rsidR="00C218EC">
        <w:t xml:space="preserve"> published in the </w:t>
      </w:r>
      <w:r>
        <w:t>American Association of Physicists in Medicine (AAPM</w:t>
      </w:r>
      <w:r w:rsidR="00C218EC">
        <w:t xml:space="preserve">) report from </w:t>
      </w:r>
      <w:r w:rsidR="006619ED">
        <w:t xml:space="preserve">Task Group </w:t>
      </w:r>
      <w:r>
        <w:t>263 titled ‘Standardizing Nomenclatures in Radiation Oncology’</w:t>
      </w:r>
      <w:r w:rsidR="00C218EC">
        <w:t>.</w:t>
      </w:r>
      <w:r w:rsidR="00DD09CD">
        <w:t xml:space="preserve"> </w:t>
      </w:r>
      <w:r w:rsidR="00C218EC">
        <w:t xml:space="preserve">However, </w:t>
      </w:r>
      <w:r w:rsidR="0067344A">
        <w:t>t</w:t>
      </w:r>
      <w:r w:rsidR="008734E6">
        <w:t>ransit</w:t>
      </w:r>
      <w:r w:rsidR="00711A89">
        <w:t>ioning</w:t>
      </w:r>
      <w:r w:rsidR="008734E6">
        <w:t xml:space="preserve"> </w:t>
      </w:r>
      <w:r w:rsidR="00007E18">
        <w:t xml:space="preserve">to </w:t>
      </w:r>
      <w:r w:rsidR="00711A89">
        <w:t>TG-263 requires creation and management of structure template</w:t>
      </w:r>
      <w:r w:rsidR="003D3124">
        <w:t xml:space="preserve"> libraries</w:t>
      </w:r>
      <w:r w:rsidR="008F4115">
        <w:t xml:space="preserve">, and retraining of staff, </w:t>
      </w:r>
      <w:r w:rsidR="00007682">
        <w:t>which can be a considerable burden</w:t>
      </w:r>
      <w:r w:rsidR="00D62CCD">
        <w:t xml:space="preserve"> on clinical resources</w:t>
      </w:r>
      <w:r w:rsidR="00982F5A">
        <w:t xml:space="preserve">.  </w:t>
      </w:r>
      <w:r w:rsidR="00D62CCD">
        <w:t xml:space="preserve">To </w:t>
      </w:r>
      <w:r w:rsidR="007E7807">
        <w:t xml:space="preserve">reduce practice expense and </w:t>
      </w:r>
      <w:r w:rsidR="00D62CCD">
        <w:t xml:space="preserve">facilitate </w:t>
      </w:r>
      <w:r w:rsidR="007E7807">
        <w:t>TG-263’s</w:t>
      </w:r>
      <w:r w:rsidR="00D62CCD">
        <w:t xml:space="preserve"> implementation, we developed a program </w:t>
      </w:r>
      <w:r w:rsidR="00062D49">
        <w:t xml:space="preserve">that allows users to create TG-263-compliant </w:t>
      </w:r>
      <w:r w:rsidR="00003B89">
        <w:t>structure templates</w:t>
      </w:r>
      <w:r w:rsidR="00062D49">
        <w:t xml:space="preserve"> in English, Spanish, or French</w:t>
      </w:r>
      <w:r w:rsidR="002B611C">
        <w:t xml:space="preserve">. </w:t>
      </w:r>
      <w:r w:rsidR="00062D49">
        <w:t xml:space="preserve">This C# program </w:t>
      </w:r>
      <w:r w:rsidR="00E274CE">
        <w:t>is usable</w:t>
      </w:r>
      <w:r w:rsidR="00062D49">
        <w:t xml:space="preserve"> on any Windows system</w:t>
      </w:r>
      <w:r w:rsidR="008401FA">
        <w:t xml:space="preserve"> and</w:t>
      </w:r>
      <w:r w:rsidR="00777B6A">
        <w:t xml:space="preserve"> </w:t>
      </w:r>
      <w:r w:rsidR="00AD5DD7">
        <w:t>generat</w:t>
      </w:r>
      <w:r w:rsidR="008401FA">
        <w:t>es</w:t>
      </w:r>
      <w:r w:rsidR="00777B6A">
        <w:t xml:space="preserve"> template files in </w:t>
      </w:r>
      <w:r w:rsidR="00EC6726">
        <w:t>practice-specific</w:t>
      </w:r>
      <w:r w:rsidR="00571645">
        <w:t xml:space="preserve"> </w:t>
      </w:r>
      <w:r w:rsidR="00777B6A">
        <w:t>DICOM or XML format</w:t>
      </w:r>
      <w:r w:rsidR="00D83C40">
        <w:t>s</w:t>
      </w:r>
      <w:r w:rsidR="00E274CE">
        <w:t>,</w:t>
      </w:r>
      <w:r w:rsidR="00062D49">
        <w:t xml:space="preserve"> extract</w:t>
      </w:r>
      <w:r w:rsidR="00AD5DD7">
        <w:t>ing</w:t>
      </w:r>
      <w:r w:rsidR="00062D49">
        <w:t xml:space="preserve"> s</w:t>
      </w:r>
      <w:r w:rsidR="00777B6A">
        <w:t>tandardized structure nomenclature from</w:t>
      </w:r>
      <w:r w:rsidR="00A300CE">
        <w:t xml:space="preserve"> an online </w:t>
      </w:r>
      <w:r w:rsidR="008B68C4">
        <w:t xml:space="preserve">database </w:t>
      </w:r>
      <w:r w:rsidR="00A300CE">
        <w:t xml:space="preserve">maintained by </w:t>
      </w:r>
      <w:r w:rsidR="00EA6C5A">
        <w:t xml:space="preserve">members of the </w:t>
      </w:r>
      <w:r w:rsidR="00A300CE">
        <w:t>TG</w:t>
      </w:r>
      <w:r w:rsidR="00417ABA">
        <w:t>-</w:t>
      </w:r>
      <w:r w:rsidR="00A300CE">
        <w:t>263</w:t>
      </w:r>
      <w:r w:rsidR="00EA6C5A">
        <w:t>U1 Task Group</w:t>
      </w:r>
      <w:r w:rsidR="008401FA">
        <w:t>; this</w:t>
      </w:r>
      <w:r w:rsidR="00A300CE">
        <w:t xml:space="preserve"> </w:t>
      </w:r>
      <w:r w:rsidR="00777B6A">
        <w:t xml:space="preserve">ensures users have </w:t>
      </w:r>
      <w:r w:rsidR="007C60A1">
        <w:t xml:space="preserve">continuous access to </w:t>
      </w:r>
      <w:r w:rsidR="00777B6A">
        <w:t>up-to-date</w:t>
      </w:r>
      <w:r w:rsidR="00A300CE">
        <w:t xml:space="preserve"> </w:t>
      </w:r>
      <w:r w:rsidR="00777B6A">
        <w:t>structure</w:t>
      </w:r>
      <w:r w:rsidR="00D83C40">
        <w:t>s</w:t>
      </w:r>
      <w:r w:rsidR="00A300CE">
        <w:t xml:space="preserve">. </w:t>
      </w:r>
      <w:r w:rsidR="00777B6A">
        <w:t>This tool</w:t>
      </w:r>
      <w:r w:rsidR="00F249CB">
        <w:t xml:space="preserve"> has</w:t>
      </w:r>
      <w:r w:rsidR="002B611C">
        <w:t xml:space="preserve"> </w:t>
      </w:r>
      <w:r w:rsidR="00560F1F">
        <w:t xml:space="preserve">been </w:t>
      </w:r>
      <w:r w:rsidR="002B611C">
        <w:t>evaluated for ease of use</w:t>
      </w:r>
      <w:r w:rsidR="008F4115">
        <w:t xml:space="preserve"> and designed to allow users multiple pathways for the creation of user-defined templates.</w:t>
      </w:r>
      <w:r w:rsidR="00D65047">
        <w:t xml:space="preserve"> The program </w:t>
      </w:r>
      <w:r w:rsidR="00FC4786">
        <w:t>and source code are</w:t>
      </w:r>
      <w:r w:rsidR="00D65047">
        <w:t xml:space="preserve"> publicly available via GitHub</w:t>
      </w:r>
      <w:r w:rsidR="006A3DEA">
        <w:t>.</w:t>
      </w:r>
      <w:r w:rsidR="00D65047">
        <w:t xml:space="preserve"> </w:t>
      </w:r>
      <w:r w:rsidR="006A3DEA">
        <w:t xml:space="preserve"> F</w:t>
      </w:r>
      <w:r w:rsidR="00D65047">
        <w:t xml:space="preserve">eedback </w:t>
      </w:r>
      <w:r w:rsidR="00185E36">
        <w:t xml:space="preserve">from </w:t>
      </w:r>
      <w:r w:rsidR="00D65047">
        <w:t>community use</w:t>
      </w:r>
      <w:r w:rsidR="00AC64AA">
        <w:t xml:space="preserve">rs is encouraged to </w:t>
      </w:r>
      <w:r w:rsidR="004460A1">
        <w:t xml:space="preserve">identify opportunities for improvement and </w:t>
      </w:r>
      <w:r w:rsidR="00AC64AA">
        <w:t xml:space="preserve">guide </w:t>
      </w:r>
      <w:r w:rsidR="009641D6">
        <w:t xml:space="preserve">further </w:t>
      </w:r>
      <w:r w:rsidR="00AC64AA">
        <w:t>development</w:t>
      </w:r>
      <w:r w:rsidR="00D65047">
        <w:t>.</w:t>
      </w:r>
    </w:p>
    <w:p w14:paraId="7119B36D" w14:textId="77777777" w:rsidR="007F1F95" w:rsidRDefault="007F1F95" w:rsidP="007F1F95">
      <w:pPr>
        <w:pStyle w:val="Heading1"/>
        <w:pageBreakBefore/>
        <w:sectPr w:rsidR="007F1F95" w:rsidSect="007F1F95">
          <w:pgSz w:w="12240" w:h="15840"/>
          <w:pgMar w:top="1440" w:right="1440" w:bottom="1440" w:left="1440" w:header="720" w:footer="720" w:gutter="0"/>
          <w:cols w:space="720"/>
          <w:docGrid w:linePitch="360"/>
        </w:sectPr>
      </w:pPr>
    </w:p>
    <w:p w14:paraId="00147A5F" w14:textId="2A47FA94" w:rsidR="00C53E81" w:rsidRDefault="00C53E81" w:rsidP="007F1F95">
      <w:pPr>
        <w:pStyle w:val="Heading1"/>
        <w:pageBreakBefore/>
      </w:pPr>
      <w:r>
        <w:lastRenderedPageBreak/>
        <w:t>Introduction</w:t>
      </w:r>
    </w:p>
    <w:p w14:paraId="1FF455E3" w14:textId="4CB74FC7" w:rsidR="00AF02E7" w:rsidRDefault="005F1E83" w:rsidP="00421163">
      <w:r>
        <w:t>The creation of treatment plans in radiation oncology require</w:t>
      </w:r>
      <w:r w:rsidR="005B0A92">
        <w:t>s</w:t>
      </w:r>
      <w:r>
        <w:t xml:space="preserve"> the </w:t>
      </w:r>
      <w:r w:rsidR="00394FA5">
        <w:t xml:space="preserve">delineation </w:t>
      </w:r>
      <w:r>
        <w:t xml:space="preserve">of </w:t>
      </w:r>
      <w:r w:rsidR="00C53E81">
        <w:t>regions of interest (ROIs)</w:t>
      </w:r>
      <w:r w:rsidR="005B0A92">
        <w:t>,</w:t>
      </w:r>
      <w:r>
        <w:t xml:space="preserve"> which </w:t>
      </w:r>
      <w:r w:rsidR="00394FA5">
        <w:t>often</w:t>
      </w:r>
      <w:r>
        <w:t xml:space="preserve"> represent structures such as </w:t>
      </w:r>
      <w:r w:rsidR="00C53E81">
        <w:t>target</w:t>
      </w:r>
      <w:r>
        <w:t>s</w:t>
      </w:r>
      <w:r w:rsidR="00394FA5">
        <w:t xml:space="preserve"> and</w:t>
      </w:r>
      <w:r w:rsidR="00C53E81">
        <w:t xml:space="preserve"> </w:t>
      </w:r>
      <w:r w:rsidR="007F3FF8">
        <w:t xml:space="preserve">organs at risk (OARs). While Digital Imaging and Communications in Medicine (DICOM) </w:t>
      </w:r>
      <w:r>
        <w:t xml:space="preserve">standards </w:t>
      </w:r>
      <w:r w:rsidR="000D758E">
        <w:t xml:space="preserve">specify </w:t>
      </w:r>
      <w:r>
        <w:t>data format</w:t>
      </w:r>
      <w:r w:rsidR="00B647A2">
        <w:t>s</w:t>
      </w:r>
      <w:r w:rsidR="007F3FF8">
        <w:t xml:space="preserve"> </w:t>
      </w:r>
      <w:r>
        <w:t xml:space="preserve">required to </w:t>
      </w:r>
      <w:r w:rsidR="0011397C">
        <w:t xml:space="preserve">electronically communicate </w:t>
      </w:r>
      <w:r>
        <w:t xml:space="preserve">information about these structures, </w:t>
      </w:r>
      <w:r w:rsidR="00BE79D0">
        <w:t xml:space="preserve">users are </w:t>
      </w:r>
      <w:r w:rsidR="00772A9B">
        <w:t xml:space="preserve">individually </w:t>
      </w:r>
      <w:r w:rsidR="00BE79D0">
        <w:t xml:space="preserve">responsible for creating and naming </w:t>
      </w:r>
      <w:r w:rsidR="00AA2107">
        <w:t xml:space="preserve">sets of </w:t>
      </w:r>
      <w:r w:rsidR="00283D99">
        <w:t xml:space="preserve">structures </w:t>
      </w:r>
      <w:r w:rsidR="00BE79D0">
        <w:t>for</w:t>
      </w:r>
      <w:r w:rsidR="00B70DDC">
        <w:t xml:space="preserve"> each </w:t>
      </w:r>
      <w:r w:rsidR="00283D99">
        <w:t>treatment plan</w:t>
      </w:r>
      <w:r w:rsidR="00BE79D0">
        <w:t xml:space="preserve"> in their treatment planning system (TPS)</w:t>
      </w:r>
      <w:r w:rsidR="007F3FF8">
        <w:t>.</w:t>
      </w:r>
      <w:r w:rsidR="00BE79D0">
        <w:t xml:space="preserve">  </w:t>
      </w:r>
      <w:r w:rsidR="00D83C40">
        <w:t>Done</w:t>
      </w:r>
      <w:r w:rsidR="00BE79D0">
        <w:t xml:space="preserve"> manually,</w:t>
      </w:r>
      <w:r w:rsidR="009100C1">
        <w:t xml:space="preserve"> labeling structures (</w:t>
      </w:r>
      <w:r w:rsidR="000A700A">
        <w:t xml:space="preserve">‘Liver’, </w:t>
      </w:r>
      <w:r w:rsidR="009100C1">
        <w:t>‘Brain’, ‘Brainstem’, etc.)</w:t>
      </w:r>
      <w:r w:rsidR="00BE79D0">
        <w:t xml:space="preserve"> </w:t>
      </w:r>
      <w:r w:rsidR="00EC6CC6">
        <w:t>is</w:t>
      </w:r>
      <w:r w:rsidR="009100C1">
        <w:t xml:space="preserve"> tedious</w:t>
      </w:r>
      <w:r w:rsidR="00BE79D0">
        <w:t xml:space="preserve">, </w:t>
      </w:r>
      <w:r w:rsidR="00836518">
        <w:t>error-</w:t>
      </w:r>
      <w:r w:rsidR="009100C1">
        <w:t>prone (‘Brian’ instead of ‘Brain’)</w:t>
      </w:r>
      <w:r w:rsidR="00BE79D0">
        <w:t>, and variable</w:t>
      </w:r>
      <w:r w:rsidR="000958C1">
        <w:t xml:space="preserve"> (</w:t>
      </w:r>
      <w:r w:rsidR="00BE79D0">
        <w:t xml:space="preserve">i.e. </w:t>
      </w:r>
      <w:r w:rsidR="000958C1">
        <w:t>‘</w:t>
      </w:r>
      <w:proofErr w:type="spellStart"/>
      <w:r w:rsidR="000958C1">
        <w:t>Lung_R</w:t>
      </w:r>
      <w:proofErr w:type="spellEnd"/>
      <w:r w:rsidR="000958C1">
        <w:t>’ vs ‘Right Lung’)</w:t>
      </w:r>
      <w:r w:rsidR="00BE79D0">
        <w:t xml:space="preserve">, </w:t>
      </w:r>
      <w:r w:rsidR="00232A0F">
        <w:t>with greate</w:t>
      </w:r>
      <w:r w:rsidR="003E0FF5">
        <w:t xml:space="preserve">r than 10 variants reported for </w:t>
      </w:r>
      <w:r w:rsidR="00652028">
        <w:t>many</w:t>
      </w:r>
      <w:r w:rsidR="00AC39A0">
        <w:t xml:space="preserve"> </w:t>
      </w:r>
      <w:r w:rsidR="003E0FF5">
        <w:t>OAR</w:t>
      </w:r>
      <w:r w:rsidR="00AC39A0">
        <w:t>s</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rsidR="000958C1">
        <w:t>.</w:t>
      </w:r>
    </w:p>
    <w:p w14:paraId="13A5148B" w14:textId="4E754100" w:rsidR="009100C1" w:rsidRDefault="009100C1" w:rsidP="00421163">
      <w:r>
        <w:t xml:space="preserve">While </w:t>
      </w:r>
      <w:r w:rsidR="00BE79D0">
        <w:t xml:space="preserve">many </w:t>
      </w:r>
      <w:r w:rsidR="00BB7E1A">
        <w:t>TPS</w:t>
      </w:r>
      <w:r>
        <w:t xml:space="preserve"> provide </w:t>
      </w:r>
      <w:r w:rsidR="00BE79D0">
        <w:t>the option of</w:t>
      </w:r>
      <w:r>
        <w:t xml:space="preserve"> </w:t>
      </w:r>
      <w:r w:rsidR="00AC39A0">
        <w:t>maintaining</w:t>
      </w:r>
      <w:r w:rsidR="00453DC3">
        <w:t xml:space="preserve"> </w:t>
      </w:r>
      <w:r>
        <w:t>template</w:t>
      </w:r>
      <w:r w:rsidR="00453DC3">
        <w:t xml:space="preserve"> libraries</w:t>
      </w:r>
      <w:r>
        <w:t xml:space="preserve"> to </w:t>
      </w:r>
      <w:r w:rsidR="00D96F4B">
        <w:t>let users</w:t>
      </w:r>
      <w:r>
        <w:t xml:space="preserve"> </w:t>
      </w:r>
      <w:r w:rsidR="00BE79D0">
        <w:t xml:space="preserve">load </w:t>
      </w:r>
      <w:r w:rsidR="00CC278E">
        <w:t xml:space="preserve">a </w:t>
      </w:r>
      <w:r w:rsidR="00D96F4B">
        <w:t>specific set of</w:t>
      </w:r>
      <w:r>
        <w:t xml:space="preserve"> ROIs </w:t>
      </w:r>
      <w:r w:rsidR="00B70DDC">
        <w:t>for a</w:t>
      </w:r>
      <w:r w:rsidR="00CC278E">
        <w:t xml:space="preserve"> particular</w:t>
      </w:r>
      <w:r w:rsidR="00B70DDC">
        <w:t xml:space="preserve"> treatment</w:t>
      </w:r>
      <w:r w:rsidR="002C0B24">
        <w:t>,</w:t>
      </w:r>
      <w:r>
        <w:t xml:space="preserve"> these </w:t>
      </w:r>
      <w:r w:rsidR="00D96F4B">
        <w:t>libraries</w:t>
      </w:r>
      <w:r>
        <w:t xml:space="preserve"> </w:t>
      </w:r>
      <w:r w:rsidR="002B515F">
        <w:t xml:space="preserve">are often manually created, </w:t>
      </w:r>
      <w:r w:rsidR="006C4885">
        <w:t>making</w:t>
      </w:r>
      <w:r w:rsidR="00B70DDC">
        <w:t xml:space="preserve"> the process relatively time-intensive, both for their initial creation and subsequent updates, and</w:t>
      </w:r>
      <w:r w:rsidR="00CD2A9D">
        <w:t xml:space="preserve"> </w:t>
      </w:r>
      <w:r w:rsidR="00A87632">
        <w:t>remain</w:t>
      </w:r>
      <w:r w:rsidR="00B70DDC">
        <w:t xml:space="preserve"> vulnerable to the issues listed above</w:t>
      </w:r>
      <w:r>
        <w:t>.</w:t>
      </w:r>
      <w:r w:rsidR="00BB7E1A">
        <w:t xml:space="preserve"> </w:t>
      </w:r>
    </w:p>
    <w:p w14:paraId="39A0624B" w14:textId="25F7D0EF" w:rsidR="000958C1" w:rsidRDefault="00C41ADA" w:rsidP="00421163">
      <w:r>
        <w:t>The American Association of Physic</w:t>
      </w:r>
      <w:r w:rsidR="00B70DDC">
        <w:t>i</w:t>
      </w:r>
      <w:r>
        <w:t>s</w:t>
      </w:r>
      <w:r w:rsidR="00B70DDC">
        <w:t>ts</w:t>
      </w:r>
      <w:r>
        <w:t xml:space="preserve"> in Medicine (AAPM) </w:t>
      </w:r>
      <w:r w:rsidR="00B70DDC">
        <w:t xml:space="preserve">published </w:t>
      </w:r>
      <w:r>
        <w:t>‘Standardizing Nomenclatures in Radiation Oncology’</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t>,</w:t>
      </w:r>
      <w:r w:rsidR="00B70DDC">
        <w:t xml:space="preserve"> a report from Task Group 263</w:t>
      </w:r>
      <w:r>
        <w:t xml:space="preserve"> </w:t>
      </w:r>
      <w:r w:rsidR="00B70DDC">
        <w:t xml:space="preserve">(TG-263) </w:t>
      </w:r>
      <w:r>
        <w:t xml:space="preserve">whose </w:t>
      </w:r>
      <w:r w:rsidR="00A7647B">
        <w:t xml:space="preserve">charge </w:t>
      </w:r>
      <w:r w:rsidR="00E2716D">
        <w:t>was to create a</w:t>
      </w:r>
      <w:r w:rsidR="002B515F">
        <w:t xml:space="preserve"> standard nomenclature for</w:t>
      </w:r>
      <w:r>
        <w:t xml:space="preserve"> ROIs</w:t>
      </w:r>
      <w:r w:rsidR="00E2716D">
        <w:t xml:space="preserve"> and </w:t>
      </w:r>
      <w:proofErr w:type="spellStart"/>
      <w:r w:rsidR="00E2716D">
        <w:t>dosimetric</w:t>
      </w:r>
      <w:proofErr w:type="spellEnd"/>
      <w:r w:rsidR="00E2716D">
        <w:t xml:space="preserve"> data</w:t>
      </w:r>
      <w:r>
        <w:t xml:space="preserve">. </w:t>
      </w:r>
      <w:r w:rsidR="006C75A1">
        <w:t xml:space="preserve">While adoption </w:t>
      </w:r>
      <w:r w:rsidR="003727BE">
        <w:t xml:space="preserve">of the standard nomenclature </w:t>
      </w:r>
      <w:r w:rsidR="00893E51">
        <w:t>has popular support</w:t>
      </w:r>
      <w:r w:rsidR="003727BE">
        <w:t>,</w:t>
      </w:r>
      <w:r w:rsidR="0000344F">
        <w:t xml:space="preserve"> </w:t>
      </w:r>
      <w:r w:rsidR="00BB344A">
        <w:t xml:space="preserve">its </w:t>
      </w:r>
      <w:r w:rsidR="003727BE">
        <w:t>implementation</w:t>
      </w:r>
      <w:r>
        <w:t xml:space="preserve"> </w:t>
      </w:r>
      <w:r w:rsidR="00893E51">
        <w:t>is</w:t>
      </w:r>
      <w:r>
        <w:t xml:space="preserve"> </w:t>
      </w:r>
      <w:r w:rsidR="003727BE">
        <w:t>time-</w:t>
      </w:r>
      <w:r w:rsidR="00AD4C59">
        <w:t>consuming</w:t>
      </w:r>
      <w:r>
        <w:t xml:space="preserve"> </w:t>
      </w:r>
      <w:r w:rsidR="00E030A9">
        <w:t xml:space="preserve">and </w:t>
      </w:r>
      <w:r w:rsidR="00B70DDC">
        <w:t>resource-</w:t>
      </w:r>
      <w:r w:rsidR="00E030A9">
        <w:t>intensive</w:t>
      </w:r>
      <w:r>
        <w:t xml:space="preserve">. </w:t>
      </w:r>
      <w:r w:rsidR="000958C1">
        <w:t xml:space="preserve">In a recent survey </w:t>
      </w:r>
      <w:r w:rsidR="00E030A9">
        <w:t xml:space="preserve">conducted </w:t>
      </w:r>
      <w:r w:rsidR="000958C1">
        <w:t xml:space="preserve">by </w:t>
      </w:r>
      <w:r w:rsidR="00ED5978">
        <w:t xml:space="preserve">the </w:t>
      </w:r>
      <w:r w:rsidR="000958C1">
        <w:t>TG-263</w:t>
      </w:r>
      <w:r w:rsidR="00ED5978">
        <w:t>U1 Task Group</w:t>
      </w:r>
      <w:r w:rsidR="00097F3E">
        <w:t>,</w:t>
      </w:r>
      <w:r w:rsidR="00A3783D">
        <w:t xml:space="preserve"> </w:t>
      </w:r>
      <w:r w:rsidR="00097F3E">
        <w:t>the majority of respondents who had not yet adopted the standardized nomenclature</w:t>
      </w:r>
      <w:r w:rsidR="00EC769C">
        <w:t>,</w:t>
      </w:r>
      <w:r w:rsidR="00097F3E">
        <w:t xml:space="preserve"> indicat</w:t>
      </w:r>
      <w:r w:rsidR="00EC769C">
        <w:t>ing</w:t>
      </w:r>
      <w:r w:rsidR="00097F3E">
        <w:t xml:space="preserve"> that</w:t>
      </w:r>
      <w:r w:rsidR="000958C1">
        <w:t xml:space="preserve"> the largest hurd</w:t>
      </w:r>
      <w:r w:rsidR="00EC769C">
        <w:t>les</w:t>
      </w:r>
      <w:r w:rsidR="000958C1">
        <w:t xml:space="preserve"> w</w:t>
      </w:r>
      <w:r w:rsidR="00EC769C">
        <w:t>ere</w:t>
      </w:r>
      <w:r w:rsidR="000958C1">
        <w:t xml:space="preserve"> </w:t>
      </w:r>
      <w:r w:rsidR="00231507">
        <w:t xml:space="preserve">lack of time/resources to create new templates and </w:t>
      </w:r>
      <w:r w:rsidR="000958C1">
        <w:t>difficulty with retraining staff.</w:t>
      </w:r>
      <w:r w:rsidR="00072FCA">
        <w:t xml:space="preserve">  The work presented here </w:t>
      </w:r>
      <w:r w:rsidR="00231507">
        <w:t xml:space="preserve">directly </w:t>
      </w:r>
      <w:r w:rsidR="00072FCA">
        <w:t>addresses this issue. We have developed a tool to</w:t>
      </w:r>
      <w:r w:rsidR="00785028">
        <w:t xml:space="preserve"> easily</w:t>
      </w:r>
      <w:r w:rsidR="000958C1">
        <w:t xml:space="preserve"> create</w:t>
      </w:r>
      <w:r w:rsidR="00072FCA">
        <w:t xml:space="preserve"> TG-263-compliant</w:t>
      </w:r>
      <w:r w:rsidR="000958C1">
        <w:t xml:space="preserve"> </w:t>
      </w:r>
      <w:r w:rsidR="00072FCA">
        <w:t>structure template</w:t>
      </w:r>
      <w:r w:rsidR="00100470">
        <w:t xml:space="preserve"> libraries</w:t>
      </w:r>
      <w:r w:rsidR="00496C91">
        <w:t xml:space="preserve">, </w:t>
      </w:r>
      <w:r w:rsidR="002B0FD0">
        <w:t>along</w:t>
      </w:r>
      <w:r w:rsidR="00BC2D3A">
        <w:t xml:space="preserve"> </w:t>
      </w:r>
      <w:r w:rsidR="00496C91">
        <w:t>with the</w:t>
      </w:r>
      <w:r w:rsidR="00100470">
        <w:t xml:space="preserve"> ability to</w:t>
      </w:r>
      <w:r w:rsidR="007777F5">
        <w:t xml:space="preserve"> monitor folders and</w:t>
      </w:r>
      <w:r w:rsidR="00100470">
        <w:t xml:space="preserve"> </w:t>
      </w:r>
      <w:r w:rsidR="00BC2D3A">
        <w:t xml:space="preserve">automatically add </w:t>
      </w:r>
      <w:r w:rsidR="00100470">
        <w:t xml:space="preserve">patient-specific structure sets </w:t>
      </w:r>
      <w:r w:rsidR="00720AF0">
        <w:t xml:space="preserve">to image sets </w:t>
      </w:r>
      <w:r w:rsidR="002B0FD0">
        <w:t xml:space="preserve">triggered </w:t>
      </w:r>
      <w:r w:rsidR="00BC2D3A">
        <w:t>by</w:t>
      </w:r>
      <w:r w:rsidR="00100470">
        <w:t xml:space="preserve"> </w:t>
      </w:r>
      <w:r w:rsidR="00BC2D3A">
        <w:t xml:space="preserve">specific </w:t>
      </w:r>
      <w:r w:rsidR="00100470">
        <w:t>DICOM label</w:t>
      </w:r>
      <w:r w:rsidR="00BC2D3A">
        <w:t>ing</w:t>
      </w:r>
      <w:r w:rsidR="008864A3">
        <w:t xml:space="preserve"> on CT and MRI scans</w:t>
      </w:r>
      <w:r w:rsidR="00496C91">
        <w:t>.</w:t>
      </w:r>
      <w:r w:rsidR="00072FCA">
        <w:t xml:space="preserve"> </w:t>
      </w:r>
      <w:r w:rsidR="00C34D00">
        <w:t xml:space="preserve">This program </w:t>
      </w:r>
      <w:proofErr w:type="gramStart"/>
      <w:r w:rsidR="00C34D00">
        <w:t>allows  the</w:t>
      </w:r>
      <w:proofErr w:type="gramEnd"/>
      <w:r w:rsidR="00C34D00">
        <w:t xml:space="preserve"> user to create a template in several ways; 1) 50 pre-made structure templates, 2) from current RT structure sets or Varian xml files or 3) Custom manual creation. </w:t>
      </w:r>
      <w:r w:rsidR="00A93AC3">
        <w:t xml:space="preserve">The </w:t>
      </w:r>
      <w:r w:rsidR="00072FCA">
        <w:t xml:space="preserve">program </w:t>
      </w:r>
      <w:r w:rsidR="00A93AC3">
        <w:t xml:space="preserve">is designed to work on any Windows system, and </w:t>
      </w:r>
      <w:r w:rsidR="00072FCA">
        <w:t xml:space="preserve">the templates are compatible with any </w:t>
      </w:r>
      <w:r w:rsidR="00BE09F0">
        <w:t>TPS</w:t>
      </w:r>
      <w:r w:rsidR="00A93AC3">
        <w:t xml:space="preserve"> </w:t>
      </w:r>
      <w:r w:rsidR="00072FCA">
        <w:t>that uses</w:t>
      </w:r>
      <w:r w:rsidR="00A93AC3">
        <w:t xml:space="preserve"> the DICOM standard.</w:t>
      </w:r>
    </w:p>
    <w:p w14:paraId="08F6E50E" w14:textId="45DA5828" w:rsidR="00BE2C15" w:rsidRDefault="00BE2C15" w:rsidP="00BE2C15">
      <w:pPr>
        <w:pStyle w:val="Heading1"/>
      </w:pPr>
      <w:r>
        <w:t>Methods</w:t>
      </w:r>
      <w:r w:rsidR="006B12C8">
        <w:t xml:space="preserve"> and Results</w:t>
      </w:r>
    </w:p>
    <w:p w14:paraId="7652404E" w14:textId="6B9F9847" w:rsidR="00496C91" w:rsidRDefault="00272639" w:rsidP="0003183B">
      <w:r>
        <w:t xml:space="preserve">The program was written using </w:t>
      </w:r>
      <w:r w:rsidR="00306C64">
        <w:t>C</w:t>
      </w:r>
      <w:r>
        <w:t>#</w:t>
      </w:r>
      <w:r w:rsidR="00A74086">
        <w:fldChar w:fldCharType="begin" w:fldLock="1"/>
      </w:r>
      <w:r w:rsidR="006C5EFA">
        <w:instrText>ADDIN CSL_CITATION {"citationItems":[{"id":"ITEM-1","itemData":{"URL":"https://dotnet.microsoft.com/en-us/download/dotnet-framework","accessed":{"date-parts":[["2023","1","31"]]},"author":[{"dropping-particle":"","family":"2013","given":"Microsoft Corporation","non-dropping-particle":"","parse-names":false,"suffix":""}],"id":"ITEM-1","issued":{"date-parts":[["0"]]},"title":"C# .NET 4.8.1","type":"webpage"},"uris":["http://www.mendeley.com/documents/?uuid=ef9dcf95-3ae6-31b3-a316-a591a761022b"]}],"mendeley":{"formattedCitation":"&lt;sup&gt;2&lt;/sup&gt;","plainTextFormattedCitation":"2","previouslyFormattedCitation":"&lt;sup&gt;3&lt;/sup&gt;"},"properties":{"noteIndex":0},"schema":"https://github.com/citation-style-language/schema/raw/master/csl-citation.json"}</w:instrText>
      </w:r>
      <w:r w:rsidR="00A74086">
        <w:fldChar w:fldCharType="separate"/>
      </w:r>
      <w:r w:rsidR="006C5EFA" w:rsidRPr="006C5EFA">
        <w:rPr>
          <w:noProof/>
          <w:vertAlign w:val="superscript"/>
        </w:rPr>
        <w:t>2</w:t>
      </w:r>
      <w:r w:rsidR="00A74086">
        <w:fldChar w:fldCharType="end"/>
      </w:r>
      <w:r w:rsidR="00845CC7">
        <w:t xml:space="preserve"> and its </w:t>
      </w:r>
      <w:r w:rsidR="004B0792">
        <w:t>workflow</w:t>
      </w:r>
      <w:r w:rsidR="00FE6F7E">
        <w:t xml:space="preserve"> </w:t>
      </w:r>
      <w:r w:rsidR="004B0792">
        <w:t>is broken down into three major steps</w:t>
      </w:r>
      <w:r w:rsidR="009C025F">
        <w:t>, as illustrated in Figure 1</w:t>
      </w:r>
      <w:r w:rsidR="00845CC7">
        <w:t>:</w:t>
      </w:r>
      <w:r w:rsidR="004B0792">
        <w:t xml:space="preserve"> </w:t>
      </w:r>
      <w:r w:rsidR="00845CC7">
        <w:t xml:space="preserve">(1) </w:t>
      </w:r>
      <w:r w:rsidR="004B0792">
        <w:t>the creation of a template</w:t>
      </w:r>
      <w:r w:rsidR="00845CC7">
        <w:t xml:space="preserve">, (2) manipulation of ROIs, and (3) setting DICOM paths and requirements, and/or creating loadable DICOM/XML files.  </w:t>
      </w:r>
      <w:r>
        <w:t xml:space="preserve">DICOM files </w:t>
      </w:r>
      <w:r w:rsidR="004B535C">
        <w:t>are</w:t>
      </w:r>
      <w:r>
        <w:t xml:space="preserve"> </w:t>
      </w:r>
      <w:r w:rsidR="004B535C">
        <w:t>manipulated</w:t>
      </w:r>
      <w:r>
        <w:t xml:space="preserve"> via the publicly available </w:t>
      </w:r>
      <w:proofErr w:type="spellStart"/>
      <w:r>
        <w:t>FellowOakDicom</w:t>
      </w:r>
      <w:proofErr w:type="spellEnd"/>
      <w:r>
        <w:t xml:space="preserve"> package</w:t>
      </w:r>
      <w:r w:rsidR="0002678A">
        <w:fldChar w:fldCharType="begin" w:fldLock="1"/>
      </w:r>
      <w:r w:rsidR="006C5EFA">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3&lt;/sup&gt;","plainTextFormattedCitation":"3","previouslyFormattedCitation":"&lt;sup&gt;4&lt;/sup&gt;"},"properties":{"noteIndex":0},"schema":"https://github.com/citation-style-language/schema/raw/master/csl-citation.json"}</w:instrText>
      </w:r>
      <w:r w:rsidR="0002678A">
        <w:fldChar w:fldCharType="separate"/>
      </w:r>
      <w:r w:rsidR="006C5EFA" w:rsidRPr="006C5EFA">
        <w:rPr>
          <w:noProof/>
          <w:vertAlign w:val="superscript"/>
        </w:rPr>
        <w:t>3</w:t>
      </w:r>
      <w:r w:rsidR="0002678A">
        <w:fldChar w:fldCharType="end"/>
      </w:r>
      <w:r>
        <w:t xml:space="preserve">, and a </w:t>
      </w:r>
      <w:r w:rsidR="00306C64">
        <w:t>C</w:t>
      </w:r>
      <w:r>
        <w:t># wrapper for the ITK coding package, SimpleITK</w:t>
      </w:r>
      <w:r w:rsidR="002A4E42">
        <w:fldChar w:fldCharType="begin" w:fldLock="1"/>
      </w:r>
      <w:r w:rsidR="006C5EFA">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4&lt;/sup&gt;","plainTextFormattedCitation":"4","previouslyFormattedCitation":"&lt;sup&gt;5&lt;/sup&gt;"},"properties":{"noteIndex":0},"schema":"https://github.com/citation-style-language/schema/raw/master/csl-citation.json"}</w:instrText>
      </w:r>
      <w:r w:rsidR="002A4E42">
        <w:fldChar w:fldCharType="separate"/>
      </w:r>
      <w:r w:rsidR="006C5EFA" w:rsidRPr="006C5EFA">
        <w:rPr>
          <w:noProof/>
          <w:vertAlign w:val="superscript"/>
        </w:rPr>
        <w:t>4</w:t>
      </w:r>
      <w:r w:rsidR="002A4E42">
        <w:fldChar w:fldCharType="end"/>
      </w:r>
      <w:r w:rsidR="008B610A">
        <w:t>.</w:t>
      </w:r>
      <w:r w:rsidR="006E4E8C">
        <w:t xml:space="preserve"> </w:t>
      </w:r>
      <w:r w:rsidR="00276D2B">
        <w:t xml:space="preserve">The </w:t>
      </w:r>
      <w:r w:rsidR="00126906">
        <w:t>framework for</w:t>
      </w:r>
      <w:r w:rsidR="006E4E8C">
        <w:t xml:space="preserve"> creating RT Structure files in Python </w:t>
      </w:r>
      <w:r w:rsidR="00126906">
        <w:t>has been previously reported</w:t>
      </w:r>
      <w:r w:rsidR="00D87D71">
        <w:fldChar w:fldCharType="begin" w:fldLock="1"/>
      </w:r>
      <w:r w:rsidR="006C5EFA">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5&lt;/sup&gt;","plainTextFormattedCitation":"5","previouslyFormattedCitation":"&lt;sup&gt;6&lt;/sup&gt;"},"properties":{"noteIndex":0},"schema":"https://github.com/citation-style-language/schema/raw/master/csl-citation.json"}</w:instrText>
      </w:r>
      <w:r w:rsidR="00D87D71">
        <w:fldChar w:fldCharType="separate"/>
      </w:r>
      <w:r w:rsidR="006C5EFA" w:rsidRPr="006C5EFA">
        <w:rPr>
          <w:noProof/>
          <w:vertAlign w:val="superscript"/>
        </w:rPr>
        <w:t>5</w:t>
      </w:r>
      <w:r w:rsidR="00D87D71">
        <w:fldChar w:fldCharType="end"/>
      </w:r>
      <w:r w:rsidR="006E4E8C">
        <w:t>.</w:t>
      </w:r>
      <w:r w:rsidR="005A640C" w:rsidRPr="005A640C">
        <w:t xml:space="preserve"> </w:t>
      </w:r>
      <w:r w:rsidR="009C025F">
        <w:t xml:space="preserve">Videos for the installation and running of the program can be found linked at the bottom of the publicly available GitHub page: </w:t>
      </w:r>
      <w:hyperlink r:id="rId9" w:history="1">
        <w:r w:rsidR="009C025F" w:rsidRPr="006D48E5">
          <w:rPr>
            <w:rStyle w:val="Hyperlink"/>
          </w:rPr>
          <w:t>https://github.com/brianmanderson/DicomTemplateMakerCSharp</w:t>
        </w:r>
      </w:hyperlink>
      <w:r w:rsidR="009C025F">
        <w:t xml:space="preserve">, these are continually updated to </w:t>
      </w:r>
      <w:r w:rsidR="000B62AA">
        <w:t>demonstrate current features and</w:t>
      </w:r>
      <w:r w:rsidR="009C025F">
        <w:t xml:space="preserve"> performance of the program.  </w:t>
      </w:r>
    </w:p>
    <w:p w14:paraId="08D034FE" w14:textId="51098C25" w:rsidR="0003183B" w:rsidRDefault="009C025F" w:rsidP="0003183B">
      <w:r>
        <w:t>The subsequent sections expand on each step of the program’s workflow.</w:t>
      </w:r>
    </w:p>
    <w:p w14:paraId="5DCDD5F8" w14:textId="77777777" w:rsidR="009D5C5C" w:rsidRDefault="009D5C5C" w:rsidP="009D5C5C">
      <w:pPr>
        <w:keepNext/>
      </w:pPr>
      <w:r>
        <w:rPr>
          <w:noProof/>
        </w:rPr>
        <w:lastRenderedPageBreak/>
        <w:drawing>
          <wp:inline distT="0" distB="0" distL="0" distR="0" wp14:anchorId="46DF1B70" wp14:editId="0F0E8517">
            <wp:extent cx="4704080" cy="3656227"/>
            <wp:effectExtent l="0" t="0" r="127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14148" cy="3664052"/>
                    </a:xfrm>
                    <a:prstGeom prst="rect">
                      <a:avLst/>
                    </a:prstGeom>
                    <a:noFill/>
                  </pic:spPr>
                </pic:pic>
              </a:graphicData>
            </a:graphic>
          </wp:inline>
        </w:drawing>
      </w:r>
    </w:p>
    <w:p w14:paraId="7960D7D4" w14:textId="3701A9A3" w:rsidR="005A640C" w:rsidRDefault="009D5C5C" w:rsidP="005E028C">
      <w:pPr>
        <w:pStyle w:val="Caption"/>
      </w:pPr>
      <w:r>
        <w:t xml:space="preserve">Figure </w:t>
      </w:r>
      <w:r>
        <w:rPr>
          <w:i w:val="0"/>
          <w:iCs w:val="0"/>
        </w:rPr>
        <w:fldChar w:fldCharType="begin"/>
      </w:r>
      <w:r>
        <w:rPr>
          <w:i w:val="0"/>
          <w:iCs w:val="0"/>
        </w:rPr>
        <w:instrText xml:space="preserve"> SEQ Figure \* ARABIC </w:instrText>
      </w:r>
      <w:r>
        <w:rPr>
          <w:i w:val="0"/>
          <w:iCs w:val="0"/>
        </w:rPr>
        <w:fldChar w:fldCharType="separate"/>
      </w:r>
      <w:r w:rsidR="00A54A11">
        <w:rPr>
          <w:noProof/>
        </w:rPr>
        <w:t>1</w:t>
      </w:r>
      <w:r>
        <w:rPr>
          <w:i w:val="0"/>
          <w:iCs w:val="0"/>
          <w:noProof/>
          <w:color w:val="auto"/>
          <w:sz w:val="22"/>
          <w:szCs w:val="22"/>
        </w:rPr>
        <w:fldChar w:fldCharType="end"/>
      </w:r>
      <w:r>
        <w:t>: General workflow of the program</w:t>
      </w:r>
    </w:p>
    <w:p w14:paraId="788FC068" w14:textId="5326ABFF" w:rsidR="001F5F33" w:rsidRDefault="009C025F" w:rsidP="005709A1">
      <w:pPr>
        <w:pStyle w:val="Heading2"/>
      </w:pPr>
      <w:r>
        <w:t xml:space="preserve">Step 1: </w:t>
      </w:r>
      <w:r w:rsidR="005709A1">
        <w:t>Creation of Template</w:t>
      </w:r>
    </w:p>
    <w:p w14:paraId="64BAE915" w14:textId="5602E9E8" w:rsidR="00704AE4" w:rsidRDefault="00853FA7">
      <w:r>
        <w:t xml:space="preserve">The program comes with </w:t>
      </w:r>
      <w:r w:rsidR="007213A7">
        <w:t xml:space="preserve">a </w:t>
      </w:r>
      <w:r w:rsidR="009350B7">
        <w:t>li</w:t>
      </w:r>
      <w:r w:rsidR="007213A7">
        <w:t>brary</w:t>
      </w:r>
      <w:r w:rsidR="009350B7">
        <w:t xml:space="preserve"> of </w:t>
      </w:r>
      <w:r>
        <w:t xml:space="preserve">over 50 premade </w:t>
      </w:r>
      <w:r w:rsidR="00B1058D">
        <w:t xml:space="preserve">structure set </w:t>
      </w:r>
      <w:r w:rsidR="002E7500">
        <w:t>templates</w:t>
      </w:r>
      <w:r>
        <w:t xml:space="preserve"> </w:t>
      </w:r>
      <w:r w:rsidR="007B090B">
        <w:t xml:space="preserve">designed for </w:t>
      </w:r>
      <w:proofErr w:type="gramStart"/>
      <w:r w:rsidR="007B090B">
        <w:t xml:space="preserve">specific </w:t>
      </w:r>
      <w:r>
        <w:t xml:space="preserve"> anatomical</w:t>
      </w:r>
      <w:proofErr w:type="gramEnd"/>
      <w:r>
        <w:t xml:space="preserve"> site</w:t>
      </w:r>
      <w:r w:rsidR="007B090B">
        <w:t>s</w:t>
      </w:r>
      <w:r>
        <w:t xml:space="preserve"> and </w:t>
      </w:r>
      <w:r w:rsidR="00616127">
        <w:t>clinical indication</w:t>
      </w:r>
      <w:r w:rsidR="007B090B">
        <w:t>s</w:t>
      </w:r>
      <w:r w:rsidR="00F13D6D">
        <w:t xml:space="preserve"> which can be loaded from our online spreadsheet</w:t>
      </w:r>
      <w:r>
        <w:t>.</w:t>
      </w:r>
      <w:r w:rsidR="000F47AA" w:rsidRPr="000F47AA">
        <w:t xml:space="preserve"> </w:t>
      </w:r>
      <w:r w:rsidR="00B1058D">
        <w:t xml:space="preserve">The online spreadsheet containing the raw data for all templates may be found at the following link: </w:t>
      </w:r>
      <w:hyperlink r:id="rId11" w:tgtFrame="_blank" w:history="1">
        <w:r w:rsidR="00B1058D" w:rsidRPr="00B1058D">
          <w:rPr>
            <w:rStyle w:val="Hyperlink"/>
          </w:rPr>
          <w:t>bit.ly/</w:t>
        </w:r>
        <w:proofErr w:type="spellStart"/>
        <w:r w:rsidR="00B1058D" w:rsidRPr="00B1058D">
          <w:rPr>
            <w:rStyle w:val="Hyperlink"/>
          </w:rPr>
          <w:t>StructureNaming</w:t>
        </w:r>
        <w:proofErr w:type="spellEnd"/>
      </w:hyperlink>
      <w:r w:rsidR="00B1058D">
        <w:t xml:space="preserve">. </w:t>
      </w:r>
      <w:r w:rsidR="00F61585">
        <w:t>C</w:t>
      </w:r>
      <w:r w:rsidR="004566F6">
        <w:t xml:space="preserve">hanges to the online spreadsheet are </w:t>
      </w:r>
      <w:r w:rsidR="00BD4C02">
        <w:t>updated and vie</w:t>
      </w:r>
      <w:r w:rsidR="00F61585">
        <w:t>w</w:t>
      </w:r>
      <w:r w:rsidR="00BD4C02">
        <w:t>able in</w:t>
      </w:r>
      <w:r w:rsidR="004566F6">
        <w:t xml:space="preserve"> the program in real time. </w:t>
      </w:r>
      <w:r w:rsidR="000F47AA">
        <w:t>These structure</w:t>
      </w:r>
      <w:r w:rsidR="00B1058D">
        <w:t xml:space="preserve"> </w:t>
      </w:r>
      <w:r w:rsidR="00496C91">
        <w:t xml:space="preserve">templates </w:t>
      </w:r>
      <w:r w:rsidR="00CD1E84">
        <w:t>include</w:t>
      </w:r>
      <w:r w:rsidR="0069514D">
        <w:t>s</w:t>
      </w:r>
      <w:r w:rsidR="00CD1E84">
        <w:t xml:space="preserve"> all </w:t>
      </w:r>
      <w:r w:rsidR="00FB77A8">
        <w:t xml:space="preserve">anatomic </w:t>
      </w:r>
      <w:r w:rsidR="00CD1E84">
        <w:t xml:space="preserve">sites </w:t>
      </w:r>
      <w:r w:rsidR="00FB77A8">
        <w:t>identified in</w:t>
      </w:r>
      <w:r w:rsidR="00B1058D">
        <w:t xml:space="preserve"> American Society for Radiation Oncology (ASTRO) consensus</w:t>
      </w:r>
      <w:r w:rsidR="001A369C">
        <w:fldChar w:fldCharType="begin" w:fldLock="1"/>
      </w:r>
      <w:r w:rsidR="006C5EFA">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6&lt;/sup&gt;","plainTextFormattedCitation":"6","previouslyFormattedCitation":"&lt;sup&gt;7&lt;/sup&gt;"},"properties":{"noteIndex":0},"schema":"https://github.com/citation-style-language/schema/raw/master/csl-citation.json"}</w:instrText>
      </w:r>
      <w:r w:rsidR="001A369C">
        <w:fldChar w:fldCharType="separate"/>
      </w:r>
      <w:r w:rsidR="006C5EFA" w:rsidRPr="006C5EFA">
        <w:rPr>
          <w:noProof/>
          <w:vertAlign w:val="superscript"/>
        </w:rPr>
        <w:t>6</w:t>
      </w:r>
      <w:r w:rsidR="001A369C">
        <w:fldChar w:fldCharType="end"/>
      </w:r>
      <w:r w:rsidR="00F13D6D">
        <w:t>,</w:t>
      </w:r>
      <w:r w:rsidR="00B1058D">
        <w:t xml:space="preserve"> </w:t>
      </w:r>
      <w:r w:rsidR="00162D0B">
        <w:t xml:space="preserve">but with </w:t>
      </w:r>
      <w:r w:rsidR="00247149">
        <w:t>enhanced</w:t>
      </w:r>
      <w:r w:rsidR="00162D0B">
        <w:t xml:space="preserve"> patient-specificity </w:t>
      </w:r>
      <w:r w:rsidR="00EF4D79">
        <w:t xml:space="preserve">for </w:t>
      </w:r>
      <w:r w:rsidR="007049FA">
        <w:t>certain</w:t>
      </w:r>
      <w:r w:rsidR="00EF4D79">
        <w:t xml:space="preserve"> anatomic site</w:t>
      </w:r>
      <w:r w:rsidR="007049FA">
        <w:t>s</w:t>
      </w:r>
      <w:r w:rsidR="00EF4D79">
        <w:t xml:space="preserve"> </w:t>
      </w:r>
      <w:r w:rsidR="0050386F">
        <w:t xml:space="preserve">(e.g. head and neck subsites) </w:t>
      </w:r>
      <w:r w:rsidR="00EF4D79">
        <w:t>and clinical indication</w:t>
      </w:r>
      <w:r w:rsidR="00247149">
        <w:t>s</w:t>
      </w:r>
      <w:r w:rsidR="00EF4D79">
        <w:t xml:space="preserve"> (e.g. whole breast vs. partial breast), with support for various support structures</w:t>
      </w:r>
      <w:r w:rsidR="00EF7D6D">
        <w:t xml:space="preserve"> (e.g. fiducials).</w:t>
      </w:r>
      <w:r w:rsidR="0050386F">
        <w:t xml:space="preserve"> </w:t>
      </w:r>
      <w:r w:rsidR="00A00C31">
        <w:t xml:space="preserve">Structures </w:t>
      </w:r>
      <w:r w:rsidR="00247149">
        <w:t>sets</w:t>
      </w:r>
      <w:r w:rsidR="0050386F">
        <w:t xml:space="preserve"> </w:t>
      </w:r>
      <w:r w:rsidR="00A00C31">
        <w:t>are</w:t>
      </w:r>
      <w:r w:rsidR="007A325D">
        <w:t xml:space="preserve"> customizable</w:t>
      </w:r>
      <w:r w:rsidR="00A00C31">
        <w:t xml:space="preserve"> </w:t>
      </w:r>
      <w:r w:rsidR="00247149">
        <w:t xml:space="preserve">and </w:t>
      </w:r>
      <w:r w:rsidR="0050386F">
        <w:t xml:space="preserve">erred on the side of being </w:t>
      </w:r>
      <w:r w:rsidR="007A325D">
        <w:t xml:space="preserve">thorough and </w:t>
      </w:r>
      <w:r w:rsidR="0050386F">
        <w:t xml:space="preserve">inclusive given </w:t>
      </w:r>
      <w:r w:rsidR="007A325D">
        <w:t>advances in automated segmentation.</w:t>
      </w:r>
      <w:r w:rsidR="00B1058D">
        <w:t xml:space="preserve"> </w:t>
      </w:r>
    </w:p>
    <w:p w14:paraId="175173B1" w14:textId="4F5B835A" w:rsidR="000F47AA" w:rsidRPr="006D7CD0" w:rsidRDefault="00C65E6B" w:rsidP="00B1058D">
      <w:r>
        <w:t>The program has preset</w:t>
      </w:r>
      <w:r w:rsidR="004566F6">
        <w:t xml:space="preserve"> OAR </w:t>
      </w:r>
      <w:r>
        <w:t xml:space="preserve">and target </w:t>
      </w:r>
      <w:r w:rsidR="004566F6">
        <w:t>coloration</w:t>
      </w:r>
      <w:r w:rsidR="008E13C4">
        <w:t>;</w:t>
      </w:r>
      <w:r w:rsidR="004566F6">
        <w:t xml:space="preserve"> color selections are customizable. </w:t>
      </w:r>
      <w:r w:rsidR="0097525D">
        <w:t>Template language can be selected as English, Spanish, or French</w:t>
      </w:r>
      <w:r w:rsidR="005C5E51">
        <w:t xml:space="preserve">. </w:t>
      </w:r>
      <w:r w:rsidR="00A94903">
        <w:t xml:space="preserve">Structures default to </w:t>
      </w:r>
      <w:r w:rsidR="005C5E51">
        <w:t>English whe</w:t>
      </w:r>
      <w:r w:rsidR="0091242C">
        <w:t>re</w:t>
      </w:r>
      <w:r w:rsidR="005C5E51">
        <w:t xml:space="preserve"> Spanish or French translations are not available</w:t>
      </w:r>
      <w:r w:rsidR="0097525D">
        <w:t xml:space="preserve">. </w:t>
      </w:r>
      <w:r w:rsidR="00FE700B">
        <w:t xml:space="preserve">By default, the program orders the structures using a combination of </w:t>
      </w:r>
      <w:r w:rsidR="004566F6">
        <w:t>primary and reverse orders</w:t>
      </w:r>
      <w:r w:rsidR="00FE700B">
        <w:t>,</w:t>
      </w:r>
      <w:r w:rsidR="004566F6">
        <w:t xml:space="preserve"> as reverse order reflect</w:t>
      </w:r>
      <w:r w:rsidR="0091242C">
        <w:t>s</w:t>
      </w:r>
      <w:r w:rsidR="004566F6">
        <w:t xml:space="preserve"> natural language more clearly</w:t>
      </w:r>
      <w:r w:rsidR="00FE700B">
        <w:t xml:space="preserve"> for certain structures</w:t>
      </w:r>
      <w:r w:rsidR="004566F6">
        <w:t xml:space="preserve"> (e.g., </w:t>
      </w:r>
      <w:proofErr w:type="spellStart"/>
      <w:r w:rsidR="004566F6">
        <w:t>Anal_Canal</w:t>
      </w:r>
      <w:proofErr w:type="spellEnd"/>
      <w:r w:rsidR="004566F6">
        <w:t>,</w:t>
      </w:r>
      <w:r w:rsidR="00D01ACE">
        <w:t xml:space="preserve"> </w:t>
      </w:r>
      <w:proofErr w:type="spellStart"/>
      <w:r w:rsidR="004566F6">
        <w:t>Bowel_Bag</w:t>
      </w:r>
      <w:proofErr w:type="spellEnd"/>
      <w:r w:rsidR="004566F6">
        <w:t>,</w:t>
      </w:r>
      <w:r w:rsidR="00D01ACE">
        <w:t xml:space="preserve"> </w:t>
      </w:r>
      <w:proofErr w:type="spellStart"/>
      <w:r w:rsidR="00D01ACE">
        <w:t>etc</w:t>
      </w:r>
      <w:proofErr w:type="spellEnd"/>
      <w:r w:rsidR="004566F6">
        <w:t xml:space="preserve">). </w:t>
      </w:r>
      <w:r w:rsidR="007747CF">
        <w:t xml:space="preserve">The program </w:t>
      </w:r>
      <w:r w:rsidR="00904939">
        <w:t xml:space="preserve">defaults to displaying laterality after the name of the structure (e.g. </w:t>
      </w:r>
      <w:proofErr w:type="spellStart"/>
      <w:r w:rsidR="00904939">
        <w:t>Breast_L</w:t>
      </w:r>
      <w:proofErr w:type="spellEnd"/>
      <w:r w:rsidR="00904939">
        <w:t xml:space="preserve">), but </w:t>
      </w:r>
      <w:r w:rsidR="0037723E">
        <w:t>can be adjusted to</w:t>
      </w:r>
      <w:r w:rsidR="00FE700B">
        <w:t xml:space="preserve"> display</w:t>
      </w:r>
      <w:r w:rsidR="0097525D">
        <w:t xml:space="preserve"> </w:t>
      </w:r>
      <w:r w:rsidR="00A94903">
        <w:t>laterality</w:t>
      </w:r>
      <w:r w:rsidR="007747CF">
        <w:t xml:space="preserve"> </w:t>
      </w:r>
      <w:r w:rsidR="0097525D">
        <w:t>first</w:t>
      </w:r>
      <w:r w:rsidR="00904939">
        <w:t>.</w:t>
      </w:r>
    </w:p>
    <w:p w14:paraId="56847E83" w14:textId="6C54DEDD" w:rsidR="004566F6" w:rsidRPr="004566F6" w:rsidRDefault="00A45CD1" w:rsidP="003643E5">
      <w:r w:rsidRPr="006D7CD0">
        <w:t>Brachytherapy templates including breast, endobronchial, gynecological, ocular, prostate, and skin templates</w:t>
      </w:r>
      <w:r w:rsidR="00496C91" w:rsidRPr="006D7CD0">
        <w:t xml:space="preserve"> </w:t>
      </w:r>
      <w:r w:rsidR="007747CF" w:rsidRPr="006D7CD0">
        <w:t xml:space="preserve">are </w:t>
      </w:r>
      <w:r w:rsidR="00D235A2">
        <w:t>provide,</w:t>
      </w:r>
      <w:r w:rsidRPr="006D7CD0">
        <w:t xml:space="preserve"> created </w:t>
      </w:r>
      <w:r w:rsidR="00D235A2">
        <w:t>with</w:t>
      </w:r>
      <w:r w:rsidRPr="006D7CD0">
        <w:t xml:space="preserve"> </w:t>
      </w:r>
      <w:r w:rsidR="00C65E6B" w:rsidRPr="006D7CD0">
        <w:t>guid</w:t>
      </w:r>
      <w:r w:rsidRPr="006D7CD0">
        <w:t xml:space="preserve">ance from </w:t>
      </w:r>
      <w:r w:rsidR="00A94903">
        <w:t>the</w:t>
      </w:r>
      <w:r w:rsidR="00C54CA8">
        <w:t xml:space="preserve"> brachytherapy subgroup within the TG-263 update committee.</w:t>
      </w:r>
    </w:p>
    <w:p w14:paraId="7C16A1E8" w14:textId="6C4DFEF7" w:rsidR="001F5F33" w:rsidRDefault="007747CF" w:rsidP="000F47AA">
      <w:r>
        <w:t xml:space="preserve">If the user has pre-existing templates in </w:t>
      </w:r>
      <w:r w:rsidR="001F5F33">
        <w:t>Varian .xml file</w:t>
      </w:r>
      <w:r>
        <w:t xml:space="preserve"> format</w:t>
      </w:r>
      <w:r w:rsidR="001F5F33">
        <w:t xml:space="preserve">, </w:t>
      </w:r>
      <w:r w:rsidR="00F13D6D">
        <w:t xml:space="preserve">these can be easily added to the program for future </w:t>
      </w:r>
      <w:proofErr w:type="spellStart"/>
      <w:r w:rsidR="00F13D6D">
        <w:t>maintaince</w:t>
      </w:r>
      <w:proofErr w:type="spellEnd"/>
      <w:r w:rsidR="00F13D6D">
        <w:t>.</w:t>
      </w:r>
    </w:p>
    <w:p w14:paraId="1A9FA000" w14:textId="38962E06" w:rsidR="001F5F33" w:rsidRDefault="007747CF" w:rsidP="006374CA">
      <w:r>
        <w:lastRenderedPageBreak/>
        <w:t>Additionally, the user may manually create a new template by s</w:t>
      </w:r>
      <w:r w:rsidR="001F5F33">
        <w:t>electing the ‘Add a new template’ button</w:t>
      </w:r>
      <w:r>
        <w:t>, which</w:t>
      </w:r>
      <w:r w:rsidR="001F5F33">
        <w:t xml:space="preserve"> will prompt the user to create a new template name, prepping the addition of ROIs.</w:t>
      </w:r>
    </w:p>
    <w:p w14:paraId="2D9B8EEB" w14:textId="60884CBA" w:rsidR="002359E0" w:rsidRDefault="00F06CE2" w:rsidP="006374CA">
      <w:r>
        <w:t>I</w:t>
      </w:r>
      <w:r w:rsidR="002359E0">
        <w:t xml:space="preserve">ndividual ROIs are linked across treatment sites, </w:t>
      </w:r>
      <w:r>
        <w:t xml:space="preserve">so </w:t>
      </w:r>
      <w:r w:rsidR="002359E0">
        <w:t>changes in nomenclature can easily be transferred to all s</w:t>
      </w:r>
      <w:r>
        <w:t>tructure set templates</w:t>
      </w:r>
      <w:r w:rsidR="002359E0">
        <w:t xml:space="preserve"> via a single change when</w:t>
      </w:r>
      <w:r w:rsidR="006201AB">
        <w:t xml:space="preserve"> a</w:t>
      </w:r>
      <w:r w:rsidR="002359E0">
        <w:t xml:space="preserve"> clinic-specific online spreadsheet is used.  For more information, refer to our </w:t>
      </w:r>
      <w:proofErr w:type="spellStart"/>
      <w:r w:rsidR="002359E0">
        <w:t>Github</w:t>
      </w:r>
      <w:proofErr w:type="spellEnd"/>
      <w:r w:rsidR="002359E0">
        <w:t xml:space="preserve"> page.</w:t>
      </w:r>
    </w:p>
    <w:p w14:paraId="63213196" w14:textId="65B07B4B" w:rsidR="001F5F33" w:rsidRDefault="007747CF" w:rsidP="001F5F33">
      <w:pPr>
        <w:pStyle w:val="Heading2"/>
      </w:pPr>
      <w:r>
        <w:t>Step 2: Manipulation of ROIs</w:t>
      </w:r>
    </w:p>
    <w:p w14:paraId="4EC53DDF" w14:textId="3EA20C60" w:rsidR="007747CF" w:rsidRDefault="006374CA" w:rsidP="001F1D27">
      <w:r>
        <w:t xml:space="preserve">After a template has been created,  ROIs are listed alphabetically </w:t>
      </w:r>
      <w:r w:rsidR="000725A8">
        <w:t xml:space="preserve">grouped </w:t>
      </w:r>
      <w:r>
        <w:t>within their Interprete</w:t>
      </w:r>
      <w:r w:rsidR="0035796E">
        <w:t>d</w:t>
      </w:r>
      <w:r>
        <w:t xml:space="preserve"> </w:t>
      </w:r>
      <w:r w:rsidR="009F402C">
        <w:t>T</w:t>
      </w:r>
      <w:r>
        <w:t>ype</w:t>
      </w:r>
      <w:r w:rsidR="006C5EFA">
        <w:fldChar w:fldCharType="begin" w:fldLock="1"/>
      </w:r>
      <w:r w:rsidR="006C5EFA">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7&lt;/sup&gt;","plainTextFormattedCitation":"7"},"properties":{"noteIndex":0},"schema":"https://github.com/citation-style-language/schema/raw/master/csl-citation.json"}</w:instrText>
      </w:r>
      <w:r w:rsidR="006C5EFA">
        <w:fldChar w:fldCharType="separate"/>
      </w:r>
      <w:r w:rsidR="006C5EFA" w:rsidRPr="006C5EFA">
        <w:rPr>
          <w:noProof/>
          <w:vertAlign w:val="superscript"/>
        </w:rPr>
        <w:t>7</w:t>
      </w:r>
      <w:r w:rsidR="006C5EFA">
        <w:fldChar w:fldCharType="end"/>
      </w:r>
      <w:r>
        <w:t>. This means any ROI with a type of PTV will be listed above CTV, then GTV, and then all other types,</w:t>
      </w:r>
      <w:r w:rsidR="00A01D73">
        <w:t xml:space="preserve"> </w:t>
      </w:r>
      <w:r w:rsidR="00D4657B">
        <w:t>as shown in</w:t>
      </w:r>
      <w:r w:rsidR="00C57F42">
        <w:t xml:space="preserve"> </w:t>
      </w:r>
      <w:r w:rsidR="00C57F42">
        <w:fldChar w:fldCharType="begin"/>
      </w:r>
      <w:r w:rsidR="00C57F42">
        <w:instrText xml:space="preserve"> REF _Ref126237540 \h </w:instrText>
      </w:r>
      <w:r w:rsidR="00C57F42">
        <w:fldChar w:fldCharType="separate"/>
      </w:r>
      <w:r w:rsidR="007747CF">
        <w:t xml:space="preserve">Figure </w:t>
      </w:r>
      <w:r w:rsidR="007747CF">
        <w:rPr>
          <w:noProof/>
        </w:rPr>
        <w:t>2</w:t>
      </w:r>
      <w:r w:rsidR="00C57F42">
        <w:fldChar w:fldCharType="end"/>
      </w:r>
      <w:r>
        <w:t>.</w:t>
      </w:r>
      <w:r w:rsidR="007F03D2">
        <w:t xml:space="preserve"> The list of ROI </w:t>
      </w:r>
      <w:r w:rsidR="00586983">
        <w:t>I</w:t>
      </w:r>
      <w:r w:rsidR="007F03D2">
        <w:t xml:space="preserve">nterpreter </w:t>
      </w:r>
      <w:r w:rsidR="00586983">
        <w:t>T</w:t>
      </w:r>
      <w:r w:rsidR="007F03D2">
        <w:t>ypes can be found in the DICOM Standard Brower</w:t>
      </w:r>
      <w:r w:rsidR="002E4D60">
        <w:t>.</w:t>
      </w:r>
      <w:r w:rsidR="002E4D60">
        <w:fldChar w:fldCharType="begin" w:fldLock="1"/>
      </w:r>
      <w:r w:rsidR="006C5EFA">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7&lt;/sup&gt;","plainTextFormattedCitation":"7","previouslyFormattedCitation":"&lt;sup&gt;9&lt;/sup&gt;"},"properties":{"noteIndex":0},"schema":"https://github.com/citation-style-language/schema/raw/master/csl-citation.json"}</w:instrText>
      </w:r>
      <w:r w:rsidR="002E4D60">
        <w:fldChar w:fldCharType="separate"/>
      </w:r>
      <w:r w:rsidR="006C5EFA" w:rsidRPr="006C5EFA">
        <w:rPr>
          <w:noProof/>
          <w:vertAlign w:val="superscript"/>
        </w:rPr>
        <w:t>7</w:t>
      </w:r>
      <w:r w:rsidR="002E4D60">
        <w:fldChar w:fldCharType="end"/>
      </w:r>
      <w:r w:rsidR="007747CF">
        <w:t xml:space="preserve"> ROIs can be added via the program interface or selection of an existing RT Structure file with the ‘Add ROIs from RT Structure File’ button. Users might find it easier to import a series of ROIs from a previously exported RT Structure than to add them manually, as ontologies (FMA codes) will automatically be created after reading the RT Structure file.</w:t>
      </w:r>
      <w:r w:rsidR="002B0A00">
        <w:t xml:space="preserve"> </w:t>
      </w:r>
      <w:r w:rsidR="0061703A">
        <w:t>Specifics</w:t>
      </w:r>
      <w:r w:rsidR="002B0A00">
        <w:t xml:space="preserve"> on the creation of ROIs and Ontologies can be found later in this document.</w:t>
      </w:r>
    </w:p>
    <w:p w14:paraId="792FAF10" w14:textId="0B576025" w:rsidR="006374CA" w:rsidRDefault="007747CF" w:rsidP="007747CF">
      <w:pPr>
        <w:rPr>
          <w:rStyle w:val="Hyperlink"/>
        </w:rPr>
      </w:pPr>
      <w:r w:rsidDel="007747CF">
        <w:rPr>
          <w:rStyle w:val="CommentReference"/>
        </w:rPr>
        <w:t xml:space="preserve"> </w:t>
      </w:r>
    </w:p>
    <w:p w14:paraId="6E9C73FC" w14:textId="77777777" w:rsidR="00D17B67" w:rsidRDefault="00D17B67" w:rsidP="007747CF">
      <w:pPr>
        <w:keepNext/>
      </w:pPr>
      <w:r w:rsidRPr="00D17B67">
        <w:rPr>
          <w:noProof/>
        </w:rPr>
        <w:drawing>
          <wp:inline distT="0" distB="0" distL="0" distR="0" wp14:anchorId="5F4A52B1" wp14:editId="7728A8DD">
            <wp:extent cx="5724525" cy="2409071"/>
            <wp:effectExtent l="19050" t="19050" r="9525" b="10795"/>
            <wp:docPr id="8" name="Picture 7">
              <a:extLst xmlns:a="http://schemas.openxmlformats.org/drawingml/2006/main">
                <a:ext uri="{FF2B5EF4-FFF2-40B4-BE49-F238E27FC236}">
                  <a16:creationId xmlns:a16="http://schemas.microsoft.com/office/drawing/2014/main" id="{6B6E19FD-3439-FF40-2D17-E73D8851FF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B6E19FD-3439-FF40-2D17-E73D8851FFE1}"/>
                        </a:ext>
                      </a:extLst>
                    </pic:cNvPr>
                    <pic:cNvPicPr>
                      <a:picLocks noChangeAspect="1"/>
                    </pic:cNvPicPr>
                  </pic:nvPicPr>
                  <pic:blipFill>
                    <a:blip r:embed="rId12"/>
                    <a:stretch>
                      <a:fillRect/>
                    </a:stretch>
                  </pic:blipFill>
                  <pic:spPr>
                    <a:xfrm>
                      <a:off x="0" y="0"/>
                      <a:ext cx="5758693" cy="2423450"/>
                    </a:xfrm>
                    <a:prstGeom prst="rect">
                      <a:avLst/>
                    </a:prstGeom>
                    <a:ln>
                      <a:solidFill>
                        <a:schemeClr val="tx1"/>
                      </a:solidFill>
                    </a:ln>
                  </pic:spPr>
                </pic:pic>
              </a:graphicData>
            </a:graphic>
          </wp:inline>
        </w:drawing>
      </w:r>
    </w:p>
    <w:p w14:paraId="66D91654" w14:textId="478A3C1E" w:rsidR="00D17B67" w:rsidRDefault="00D17B67" w:rsidP="007747CF">
      <w:pPr>
        <w:pStyle w:val="Caption"/>
      </w:pPr>
      <w:bookmarkStart w:id="0" w:name="_Ref126237540"/>
      <w:r>
        <w:t xml:space="preserve">Figure </w:t>
      </w:r>
      <w:fldSimple w:instr=" SEQ Figure \* ARABIC ">
        <w:r w:rsidR="007747CF">
          <w:rPr>
            <w:noProof/>
          </w:rPr>
          <w:t>2</w:t>
        </w:r>
      </w:fldSimple>
      <w:bookmarkEnd w:id="0"/>
      <w:r>
        <w:t>:</w:t>
      </w:r>
      <w:r w:rsidRPr="00D17B67">
        <w:t xml:space="preserve"> </w:t>
      </w:r>
      <w:r>
        <w:t>Edit within the template window for ‘</w:t>
      </w:r>
      <w:proofErr w:type="spellStart"/>
      <w:r>
        <w:t>AbdPelv_Gyn</w:t>
      </w:r>
      <w:proofErr w:type="spellEnd"/>
      <w:r>
        <w:t>’. The user can add targets, and see the presented ROIs listed below. Here, the ‘PTV’ is about to be added.</w:t>
      </w:r>
    </w:p>
    <w:p w14:paraId="6CD1B1AF" w14:textId="55C4C1E1" w:rsidR="00A6127D" w:rsidRDefault="003E3855" w:rsidP="001F5F33">
      <w:pPr>
        <w:pStyle w:val="Heading2"/>
      </w:pPr>
      <w:r>
        <w:t>Step 3: Setting DICOM paths and requirements, and/or creating loadable DICOM/XML files</w:t>
      </w:r>
    </w:p>
    <w:p w14:paraId="50221CA2" w14:textId="5AF95246" w:rsidR="003E3855" w:rsidRDefault="003E3855" w:rsidP="00453A40">
      <w:r>
        <w:t xml:space="preserve">The user can utilize this program </w:t>
      </w:r>
      <w:r w:rsidR="006C4885">
        <w:t>as a server</w:t>
      </w:r>
      <w:r>
        <w:t xml:space="preserve"> with which </w:t>
      </w:r>
      <w:r w:rsidR="006C4885">
        <w:t>to</w:t>
      </w:r>
      <w:r>
        <w:t xml:space="preserve"> create a structure </w:t>
      </w:r>
      <w:r w:rsidR="006C4885">
        <w:t>set</w:t>
      </w:r>
      <w:r>
        <w:t xml:space="preserve"> for each patient image that appears in a </w:t>
      </w:r>
      <w:r w:rsidR="006C4885">
        <w:t>monitored</w:t>
      </w:r>
      <w:r>
        <w:t xml:space="preserve"> folder</w:t>
      </w:r>
      <w:r w:rsidR="006C4885">
        <w:t xml:space="preserve"> </w:t>
      </w:r>
      <w:r w:rsidR="00496C91">
        <w:t>designated</w:t>
      </w:r>
      <w:r w:rsidR="006C4885">
        <w:t xml:space="preserve"> by the user</w:t>
      </w:r>
      <w:r>
        <w:t xml:space="preserve">, or </w:t>
      </w:r>
      <w:r w:rsidR="006C4885">
        <w:t>as a tool to create structure templates to be assigned to patients within the TPS.</w:t>
      </w:r>
    </w:p>
    <w:p w14:paraId="7D31442C" w14:textId="282BC7B6" w:rsidR="00844F51" w:rsidRDefault="006C4885" w:rsidP="001C7DCB">
      <w:r>
        <w:t>If set up as a server, w</w:t>
      </w:r>
      <w:r w:rsidR="00844F51">
        <w:t>hile running, the program will loop through each of the monitored paths defined within each template. A file system watcher monitors for file changes at each path, waiting a period of time between each change to ensure all files are uploaded before the process begins.</w:t>
      </w:r>
      <w:r w:rsidR="00496C91">
        <w:t xml:space="preserve">  If the DICOM images are consistently placed within the same folder, the users can also define values that need to be present within the Series Description or Study Description before an RT Structure file is created.  </w:t>
      </w:r>
      <w:r w:rsidR="00844F51">
        <w:t xml:space="preserve">DICOM </w:t>
      </w:r>
      <w:r w:rsidR="00844F51">
        <w:lastRenderedPageBreak/>
        <w:t>files are internally separated based on the series instance UID. This ensures that a unique RT structure file will be made, even if multiple scans are placed within the same folder. For each unique series instance UID, a new RT-Structure file is created with the form ‘{Structure</w:t>
      </w:r>
      <w:r w:rsidR="004A5C76">
        <w:t xml:space="preserve"> </w:t>
      </w:r>
      <w:r w:rsidR="00844F51">
        <w:t>template</w:t>
      </w:r>
      <w:r w:rsidR="004A5C76">
        <w:t xml:space="preserve"> name</w:t>
      </w:r>
      <w:r w:rsidR="00844F51">
        <w:t>}_{UID}.</w:t>
      </w:r>
      <w:proofErr w:type="spellStart"/>
      <w:r w:rsidR="00844F51">
        <w:t>dcm</w:t>
      </w:r>
      <w:proofErr w:type="spellEnd"/>
      <w:r w:rsidR="00844F51">
        <w:t>’. The generated structure file will correctly update the necessary frame of reference UID, and SOP Instance UID for the associated images, as well as study time, study date, accession number, referring physician name, study description, patient name, patient ID, patient birthdate, patient sex, study instance UID, and study description.</w:t>
      </w:r>
    </w:p>
    <w:p w14:paraId="521D46F5" w14:textId="4E855D51" w:rsidR="001F5F33" w:rsidRDefault="00B56154" w:rsidP="001F5F33">
      <w:r>
        <w:t xml:space="preserve">If the user instead wishes to create a dummy patient, and load RT Structure files to save as templates, </w:t>
      </w:r>
      <w:r w:rsidR="00CD0B06">
        <w:t xml:space="preserve">as is possible within certain TPS, </w:t>
      </w:r>
      <w:r>
        <w:t>they can select the ‘Create folder with loadable RTs’. This will create a folder</w:t>
      </w:r>
      <w:r w:rsidR="00EC0858">
        <w:t xml:space="preserve"> with a previously anonymized four-slice CT, and generate the available structure templates as described above</w:t>
      </w:r>
      <w:r w:rsidR="001F5F33">
        <w:t>.</w:t>
      </w:r>
      <w:r w:rsidR="00496C91">
        <w:t xml:space="preserve">  The </w:t>
      </w:r>
      <w:r w:rsidR="001F5F33">
        <w:t xml:space="preserve">user </w:t>
      </w:r>
      <w:r w:rsidR="00496C91">
        <w:t>may also</w:t>
      </w:r>
      <w:r w:rsidR="001F5F33">
        <w:t xml:space="preserve"> create a series of loadable XML files, </w:t>
      </w:r>
      <w:r w:rsidR="00496C91">
        <w:t>by selecting</w:t>
      </w:r>
      <w:r w:rsidR="001F5F33">
        <w:t xml:space="preserve"> the ‘Create folder with loadable Varian </w:t>
      </w:r>
      <w:proofErr w:type="spellStart"/>
      <w:r w:rsidR="001F5F33">
        <w:t>Xmls</w:t>
      </w:r>
      <w:proofErr w:type="spellEnd"/>
      <w:r w:rsidR="001F5F33">
        <w:t>’.</w:t>
      </w:r>
      <w:r w:rsidR="00EC0858">
        <w:t xml:space="preserve"> Generated .xml files follow the </w:t>
      </w:r>
      <w:r w:rsidR="008B5C15">
        <w:t xml:space="preserve">2001 </w:t>
      </w:r>
      <w:proofErr w:type="spellStart"/>
      <w:r w:rsidR="008B5C15">
        <w:t>xmlscheme</w:t>
      </w:r>
      <w:proofErr w:type="spellEnd"/>
      <w:r w:rsidR="008B5C15">
        <w:t xml:space="preserve"> instance version 1.2. The default .xml file is present within our GitHub page named ‘Structure Template.xml’.</w:t>
      </w:r>
      <w:r w:rsidR="001F5F33">
        <w:t xml:space="preserve"> The program will default to </w:t>
      </w:r>
      <w:r w:rsidR="008367DD">
        <w:t>attempt to</w:t>
      </w:r>
      <w:r w:rsidR="001F5F33">
        <w:t xml:space="preserve"> find the current Varian directory of .xml files, allowing for easy uploading.</w:t>
      </w:r>
    </w:p>
    <w:p w14:paraId="18290987" w14:textId="1DE193CC" w:rsidR="00A6127D" w:rsidRDefault="00A6127D" w:rsidP="00A6127D">
      <w:pPr>
        <w:pStyle w:val="Heading2"/>
      </w:pPr>
      <w:r>
        <w:t xml:space="preserve">Uploading to a new </w:t>
      </w:r>
      <w:proofErr w:type="spellStart"/>
      <w:r>
        <w:t>AirTable</w:t>
      </w:r>
      <w:proofErr w:type="spellEnd"/>
    </w:p>
    <w:p w14:paraId="403C3D2D" w14:textId="0923170E" w:rsidR="00A6127D" w:rsidRDefault="00A6127D" w:rsidP="00A6127D">
      <w:pPr>
        <w:rPr>
          <w:b/>
          <w:bCs/>
        </w:rPr>
      </w:pPr>
      <w:r>
        <w:t xml:space="preserve">If the user wishes to create their </w:t>
      </w:r>
      <w:proofErr w:type="spellStart"/>
      <w:r w:rsidR="007303A2">
        <w:t>A</w:t>
      </w:r>
      <w:r>
        <w:t>irtable</w:t>
      </w:r>
      <w:proofErr w:type="spellEnd"/>
      <w:r>
        <w:t xml:space="preserve"> templates to download/upload to, they can use the ‘Add </w:t>
      </w:r>
      <w:proofErr w:type="spellStart"/>
      <w:r>
        <w:t>Airtable</w:t>
      </w:r>
      <w:proofErr w:type="spellEnd"/>
      <w:r>
        <w:t xml:space="preserve">?’ button after selecting ‘Load Online Templates’. They will be prompted to add the Table Name (a self-serving label for the </w:t>
      </w:r>
      <w:proofErr w:type="spellStart"/>
      <w:r w:rsidR="008C041C">
        <w:t>A</w:t>
      </w:r>
      <w:r>
        <w:t>irtable</w:t>
      </w:r>
      <w:proofErr w:type="spellEnd"/>
      <w:r>
        <w:t>), a Personal Access Token</w:t>
      </w:r>
      <w:r w:rsidR="002E4D60">
        <w:fldChar w:fldCharType="begin" w:fldLock="1"/>
      </w:r>
      <w:r w:rsidR="006C5EFA">
        <w:instrText>ADDIN CSL_CITATION {"citationItems":[{"id":"ITEM-1","itemData":{"URL":"https://support.airtable.com/docs/creating-and-using-api-keys-and-access-tokens","accessed":{"date-parts":[["2023","2","9"]]},"id":"ITEM-1","issued":{"date-parts":[["0"]]},"title":"Creating and Using API Keys and Access Tokens | Airtable Support","type":"webpage"},"uris":["http://www.mendeley.com/documents/?uuid=b98eb848-1d74-3adc-91ee-61d75035168e"]}],"mendeley":{"formattedCitation":"&lt;sup&gt;8&lt;/sup&gt;","plainTextFormattedCitation":"8","previouslyFormattedCitation":"&lt;sup&gt;10&lt;/sup&gt;"},"properties":{"noteIndex":0},"schema":"https://github.com/citation-style-language/schema/raw/master/csl-citation.json"}</w:instrText>
      </w:r>
      <w:r w:rsidR="002E4D60">
        <w:fldChar w:fldCharType="separate"/>
      </w:r>
      <w:r w:rsidR="006C5EFA" w:rsidRPr="006C5EFA">
        <w:rPr>
          <w:noProof/>
          <w:vertAlign w:val="superscript"/>
        </w:rPr>
        <w:t>8</w:t>
      </w:r>
      <w:r w:rsidR="002E4D60">
        <w:fldChar w:fldCharType="end"/>
      </w:r>
      <w:r w:rsidR="002E4D60">
        <w:t>,</w:t>
      </w:r>
      <w:r>
        <w:t xml:space="preserve"> Base Key, and Table Key. </w:t>
      </w:r>
      <w:r w:rsidRPr="00A6127D">
        <w:rPr>
          <w:b/>
          <w:bCs/>
        </w:rPr>
        <w:t xml:space="preserve">New users are recommended to create an account, and then copy the </w:t>
      </w:r>
      <w:proofErr w:type="spellStart"/>
      <w:r w:rsidRPr="00A6127D">
        <w:rPr>
          <w:b/>
          <w:bCs/>
        </w:rPr>
        <w:t>BaseTemplate</w:t>
      </w:r>
      <w:proofErr w:type="spellEnd"/>
      <w:r w:rsidRPr="00A6127D">
        <w:rPr>
          <w:b/>
          <w:bCs/>
        </w:rPr>
        <w:t xml:space="preserve"> from here </w:t>
      </w:r>
      <w:hyperlink r:id="rId13" w:history="1">
        <w:r w:rsidRPr="00A6127D">
          <w:rPr>
            <w:rStyle w:val="Hyperlink"/>
            <w:b/>
            <w:bCs/>
          </w:rPr>
          <w:t>https://airtable.com/shr4bUE1KfQxZtu23</w:t>
        </w:r>
      </w:hyperlink>
      <w:r w:rsidRPr="00A6127D">
        <w:rPr>
          <w:b/>
          <w:bCs/>
        </w:rPr>
        <w:t xml:space="preserve"> before going through these steps.</w:t>
      </w:r>
    </w:p>
    <w:p w14:paraId="3E4EDC29" w14:textId="48B753C3" w:rsidR="00A6127D" w:rsidRPr="00A6127D" w:rsidRDefault="00A6127D" w:rsidP="00A6127D">
      <w:r>
        <w:t xml:space="preserve">From the main splash screen, any number of templates can be uploaded to the specified </w:t>
      </w:r>
      <w:proofErr w:type="spellStart"/>
      <w:r>
        <w:t>AirTable</w:t>
      </w:r>
      <w:proofErr w:type="spellEnd"/>
      <w:r>
        <w:t xml:space="preserve"> using the ‘Write to </w:t>
      </w:r>
      <w:proofErr w:type="spellStart"/>
      <w:r>
        <w:t>AirTable</w:t>
      </w:r>
      <w:proofErr w:type="spellEnd"/>
      <w:r>
        <w:t>’ button.</w:t>
      </w:r>
    </w:p>
    <w:p w14:paraId="57678265" w14:textId="38B234B2" w:rsidR="00247106" w:rsidRDefault="00247106" w:rsidP="005B6E5D">
      <w:pPr>
        <w:pStyle w:val="Heading2"/>
      </w:pPr>
      <w:r>
        <w:t>Behind the scenes</w:t>
      </w:r>
    </w:p>
    <w:p w14:paraId="437AA5A3" w14:textId="19110B6B" w:rsidR="0005425B" w:rsidRPr="0005425B" w:rsidRDefault="00247106" w:rsidP="005B6E5D">
      <w:pPr>
        <w:keepNext/>
        <w:keepLines/>
      </w:pPr>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high level of confidence. However, should issues arise, the program can be re-downloaded from the site.</w:t>
      </w:r>
    </w:p>
    <w:p w14:paraId="06A9C774" w14:textId="3A976FD9" w:rsidR="003D7D5D" w:rsidRDefault="003D7D5D" w:rsidP="003D7D5D">
      <w:pPr>
        <w:pStyle w:val="Heading3"/>
      </w:pPr>
      <w:r>
        <w:t>Creation of ROIs</w:t>
      </w:r>
    </w:p>
    <w:p w14:paraId="47E7E8F2" w14:textId="74211291" w:rsidR="00667BB9" w:rsidRDefault="003D7D5D" w:rsidP="00667BB9">
      <w:r>
        <w:t xml:space="preserve">Each ROI is saved as an individual text file, consisting of three lines. The first line is the RGB color which </w:t>
      </w:r>
      <w:r w:rsidR="00C4125D">
        <w:t>will be presented for the ROI in the treatment planning system</w:t>
      </w:r>
      <w:r w:rsidR="008367DD">
        <w:t>/within the generated RT Structure file</w:t>
      </w:r>
      <w:r w:rsidR="00C4125D">
        <w:t>. The second line is the associated ontology</w:t>
      </w:r>
      <w:r w:rsidR="004C063B">
        <w:t xml:space="preserve">, </w:t>
      </w:r>
      <w:r w:rsidR="00950343">
        <w:t>detailed</w:t>
      </w:r>
      <w:r w:rsidR="004C063B">
        <w:t xml:space="preserve"> below</w:t>
      </w:r>
      <w:r w:rsidR="00C4125D">
        <w:t xml:space="preserve">. The third line is the ROI </w:t>
      </w:r>
      <w:r w:rsidR="001B528D">
        <w:t>I</w:t>
      </w:r>
      <w:r w:rsidR="00C4125D">
        <w:t xml:space="preserve">nterpreted </w:t>
      </w:r>
      <w:r w:rsidR="001B528D">
        <w:t>T</w:t>
      </w:r>
      <w:r w:rsidR="00C4125D">
        <w:t xml:space="preserve">ype, as listed in the DICOM </w:t>
      </w:r>
      <w:r w:rsidR="00F539A5">
        <w:t>Standard Brower</w:t>
      </w:r>
      <w:r w:rsidR="002E4D60">
        <w:fldChar w:fldCharType="begin" w:fldLock="1"/>
      </w:r>
      <w:r w:rsidR="006C5EFA">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7&lt;/sup&gt;","plainTextFormattedCitation":"7","previouslyFormattedCitation":"&lt;sup&gt;9&lt;/sup&gt;"},"properties":{"noteIndex":0},"schema":"https://github.com/citation-style-language/schema/raw/master/csl-citation.json"}</w:instrText>
      </w:r>
      <w:r w:rsidR="002E4D60">
        <w:fldChar w:fldCharType="separate"/>
      </w:r>
      <w:r w:rsidR="006C5EFA" w:rsidRPr="006C5EFA">
        <w:rPr>
          <w:noProof/>
          <w:vertAlign w:val="superscript"/>
        </w:rPr>
        <w:t>7</w:t>
      </w:r>
      <w:r w:rsidR="002E4D60">
        <w:fldChar w:fldCharType="end"/>
      </w:r>
      <w:r w:rsidR="00C4125D">
        <w:t>.</w:t>
      </w:r>
      <w:r w:rsidR="000127D7">
        <w:t xml:space="preserve"> The </w:t>
      </w:r>
      <w:r w:rsidR="001B528D">
        <w:t>I</w:t>
      </w:r>
      <w:r w:rsidR="000127D7">
        <w:t xml:space="preserve">nterpreted </w:t>
      </w:r>
      <w:r w:rsidR="001B528D">
        <w:t>T</w:t>
      </w:r>
      <w:r w:rsidR="000127D7">
        <w:t xml:space="preserve">ype can be changed at any time within the template software, as shown in </w:t>
      </w:r>
      <w:r w:rsidR="004F72DB">
        <w:fldChar w:fldCharType="begin"/>
      </w:r>
      <w:r w:rsidR="004F72DB">
        <w:instrText xml:space="preserve"> REF _Ref109393250 \h </w:instrText>
      </w:r>
      <w:r w:rsidR="004F72DB">
        <w:fldChar w:fldCharType="separate"/>
      </w:r>
      <w:r w:rsidR="002359E0">
        <w:t xml:space="preserve">Figure </w:t>
      </w:r>
      <w:r w:rsidR="002359E0">
        <w:rPr>
          <w:noProof/>
        </w:rPr>
        <w:t>3</w:t>
      </w:r>
      <w:r w:rsidR="004F72DB">
        <w:fldChar w:fldCharType="end"/>
      </w:r>
      <w:r w:rsidR="000127D7">
        <w:t>.</w:t>
      </w:r>
    </w:p>
    <w:p w14:paraId="2BC57EE3" w14:textId="77777777" w:rsidR="000127D7" w:rsidRDefault="000127D7" w:rsidP="000127D7">
      <w:pPr>
        <w:keepNext/>
      </w:pPr>
      <w:r w:rsidRPr="000127D7">
        <w:rPr>
          <w:noProof/>
        </w:rPr>
        <w:lastRenderedPageBreak/>
        <w:drawing>
          <wp:inline distT="0" distB="0" distL="0" distR="0" wp14:anchorId="411F2A59" wp14:editId="0465143B">
            <wp:extent cx="5905500" cy="2930038"/>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4"/>
                    <a:stretch>
                      <a:fillRect/>
                    </a:stretch>
                  </pic:blipFill>
                  <pic:spPr>
                    <a:xfrm>
                      <a:off x="0" y="0"/>
                      <a:ext cx="5924592" cy="2939510"/>
                    </a:xfrm>
                    <a:prstGeom prst="rect">
                      <a:avLst/>
                    </a:prstGeom>
                  </pic:spPr>
                </pic:pic>
              </a:graphicData>
            </a:graphic>
          </wp:inline>
        </w:drawing>
      </w:r>
    </w:p>
    <w:p w14:paraId="4D43533B" w14:textId="3A382B4A" w:rsidR="000127D7" w:rsidRDefault="000127D7" w:rsidP="000127D7">
      <w:pPr>
        <w:pStyle w:val="Caption"/>
      </w:pPr>
      <w:bookmarkStart w:id="1" w:name="_Ref109393250"/>
      <w:r>
        <w:t xml:space="preserve">Figure </w:t>
      </w:r>
      <w:fldSimple w:instr=" SEQ Figure \* ARABIC ">
        <w:r w:rsidR="002359E0">
          <w:rPr>
            <w:noProof/>
          </w:rPr>
          <w:t>3</w:t>
        </w:r>
      </w:fldSimple>
      <w:bookmarkEnd w:id="1"/>
      <w:r>
        <w:t xml:space="preserve">: </w:t>
      </w:r>
      <w:r w:rsidR="009458F5">
        <w:t xml:space="preserve">Example of a template named ‘TG263_Breast’. The user </w:t>
      </w:r>
      <w:proofErr w:type="gramStart"/>
      <w:r w:rsidR="009458F5">
        <w:t>has the a</w:t>
      </w:r>
      <w:r>
        <w:t>bility to</w:t>
      </w:r>
      <w:proofErr w:type="gramEnd"/>
      <w:r>
        <w:t xml:space="preserve"> change the interpreted type of a region of interest after creation. Likewise, the color, name, and ontology can be changed</w:t>
      </w:r>
      <w:r w:rsidR="009458F5">
        <w:t>.</w:t>
      </w:r>
    </w:p>
    <w:p w14:paraId="6F22E5A0" w14:textId="2FBF0FE1" w:rsidR="00CF4E70" w:rsidRDefault="00CF4E70" w:rsidP="00CF4E70">
      <w:pPr>
        <w:pStyle w:val="Heading3"/>
      </w:pPr>
      <w:r>
        <w:t>Creation of Ontologies</w:t>
      </w:r>
    </w:p>
    <w:p w14:paraId="2D04E1B0" w14:textId="073B41EB" w:rsidR="00F539A5" w:rsidRDefault="00CF4E70" w:rsidP="00667BB9">
      <w:r>
        <w:t>DICOM RT Structures have Identification Code Sequence</w:t>
      </w:r>
      <w:r w:rsidR="00C71D14">
        <w:t>s</w:t>
      </w:r>
      <w:r>
        <w:t xml:space="preserve"> which </w:t>
      </w:r>
      <w:r w:rsidR="00C71D14">
        <w:t>are</w:t>
      </w:r>
      <w:r w:rsidR="00F539A5">
        <w:t xml:space="preserve"> code</w:t>
      </w:r>
      <w:r w:rsidR="00C71D14">
        <w:t>s</w:t>
      </w:r>
      <w:r w:rsidR="00F539A5">
        <w:t>, typically unambiguous sequence</w:t>
      </w:r>
      <w:r w:rsidR="00C71D14">
        <w:t>s</w:t>
      </w:r>
      <w:r w:rsidR="00F539A5">
        <w:t xml:space="preserve"> of numbers, that relate </w:t>
      </w:r>
      <w:r w:rsidR="00C71D14">
        <w:t>a</w:t>
      </w:r>
      <w:r w:rsidR="00F539A5">
        <w:t xml:space="preserve"> ROI with a name defined by the coding scheme. The sequence is defined by </w:t>
      </w:r>
      <w:r w:rsidR="00056885">
        <w:t>several</w:t>
      </w:r>
      <w:r w:rsidR="00F539A5">
        <w:t xml:space="preserve"> items, including a code value, coding scheme designator, and code meaning. </w:t>
      </w:r>
      <w:r w:rsidR="00CF359B">
        <w:t xml:space="preserve">The coding scheme designator is a short string </w:t>
      </w:r>
      <w:r w:rsidR="000A1C84">
        <w:t xml:space="preserve">that </w:t>
      </w:r>
      <w:r w:rsidR="00CF359B">
        <w:t>relates the code value to a human interpretable value. A list of available code schemes can be found online</w:t>
      </w:r>
      <w:r w:rsidR="00B02D00">
        <w:fldChar w:fldCharType="begin" w:fldLock="1"/>
      </w:r>
      <w:r w:rsidR="006C5EFA">
        <w:instrText>ADDIN CSL_CITATION {"citationItems":[{"id":"ITEM-1","itemData":{"URL":"https://dicom.nema.org/medical/dicom/current/output/chtml/part16/chapter_8.html","accessed":{"date-parts":[["2023","2","9"]]},"id":"ITEM-1","issued":{"date-parts":[["0"]]},"title":"8 Coding Schemes","type":"webpage"},"uris":["http://www.mendeley.com/documents/?uuid=19ed0de0-e583-31b4-85e9-dd57b42f5faf"]}],"mendeley":{"formattedCitation":"&lt;sup&gt;9&lt;/sup&gt;","plainTextFormattedCitation":"9","previouslyFormattedCitation":"&lt;sup&gt;11&lt;/sup&gt;"},"properties":{"noteIndex":0},"schema":"https://github.com/citation-style-language/schema/raw/master/csl-citation.json"}</w:instrText>
      </w:r>
      <w:r w:rsidR="00B02D00">
        <w:fldChar w:fldCharType="separate"/>
      </w:r>
      <w:r w:rsidR="006C5EFA" w:rsidRPr="006C5EFA">
        <w:rPr>
          <w:noProof/>
          <w:vertAlign w:val="superscript"/>
        </w:rPr>
        <w:t>9</w:t>
      </w:r>
      <w:r w:rsidR="00B02D00">
        <w:fldChar w:fldCharType="end"/>
      </w:r>
      <w:r w:rsidR="00CF359B">
        <w:t xml:space="preserve">. The code value is an unambiguous code that is typically not natural language, e.g., ‘50801’. The code meaning is text that is human interpretable. </w:t>
      </w:r>
      <w:r w:rsidR="00F539A5">
        <w:t>Detailed descriptions of each of these can be found in the DICOM Standard Brower</w:t>
      </w:r>
      <w:r w:rsidR="002E4D60">
        <w:t xml:space="preserve"> for </w:t>
      </w:r>
      <w:proofErr w:type="spellStart"/>
      <w:r w:rsidR="002E4D60">
        <w:t>identication</w:t>
      </w:r>
      <w:proofErr w:type="spellEnd"/>
      <w:r w:rsidR="002E4D60">
        <w:t xml:space="preserve"> code</w:t>
      </w:r>
      <w:r w:rsidR="002E4D60">
        <w:fldChar w:fldCharType="begin" w:fldLock="1"/>
      </w:r>
      <w:r w:rsidR="006C5EFA">
        <w:instrText>ADDIN CSL_CITATION {"citationItems":[{"id":"ITEM-1","itemData":{"URL":"https://dicom.innolitics.com/ciods/rt-structure-set/rt-roi-observations/30060080/30060086","accessed":{"date-parts":[["2023","2","9"]]},"id":"ITEM-1","issued":{"date-parts":[["0"]]},"title":"RT ROI Identification Code Sequence Attribute – DICOM Standard Browser","type":"webpage"},"uris":["http://www.mendeley.com/documents/?uuid=62a00f3c-02da-3986-821f-cda599cdc46a"]}],"mendeley":{"formattedCitation":"&lt;sup&gt;10&lt;/sup&gt;","plainTextFormattedCitation":"10","previouslyFormattedCitation":"&lt;sup&gt;12&lt;/sup&gt;"},"properties":{"noteIndex":0},"schema":"https://github.com/citation-style-language/schema/raw/master/csl-citation.json"}</w:instrText>
      </w:r>
      <w:r w:rsidR="002E4D60">
        <w:fldChar w:fldCharType="separate"/>
      </w:r>
      <w:r w:rsidR="006C5EFA" w:rsidRPr="006C5EFA">
        <w:rPr>
          <w:noProof/>
          <w:vertAlign w:val="superscript"/>
        </w:rPr>
        <w:t>10</w:t>
      </w:r>
      <w:r w:rsidR="002E4D60">
        <w:fldChar w:fldCharType="end"/>
      </w:r>
      <w:r w:rsidR="00F539A5">
        <w:t>.</w:t>
      </w:r>
    </w:p>
    <w:p w14:paraId="21C3CCE8" w14:textId="46513CCD"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6C5EFA">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11&lt;/sup&gt;","plainTextFormattedCitation":"11","previouslyFormattedCitation":"&lt;sup&gt;13&lt;/sup&gt;"},"properties":{"noteIndex":0},"schema":"https://github.com/citation-style-language/schema/raw/master/csl-citation.json"}</w:instrText>
      </w:r>
      <w:r w:rsidR="008B752E">
        <w:fldChar w:fldCharType="separate"/>
      </w:r>
      <w:r w:rsidR="006C5EFA" w:rsidRPr="006C5EFA">
        <w:rPr>
          <w:noProof/>
          <w:vertAlign w:val="superscript"/>
        </w:rPr>
        <w:t>11</w:t>
      </w:r>
      <w:r w:rsidR="008B752E">
        <w:fldChar w:fldCharType="end"/>
      </w:r>
      <w:r>
        <w:t xml:space="preserve"> is defined as having a cod</w:t>
      </w:r>
      <w:r w:rsidR="00393210">
        <w:t>e value of 50801</w:t>
      </w:r>
      <w:r w:rsidR="007F4CE1">
        <w:fldChar w:fldCharType="begin" w:fldLock="1"/>
      </w:r>
      <w:r w:rsidR="006C5EFA">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2&lt;/sup&gt;","plainTextFormattedCitation":"12","previouslyFormattedCitation":"&lt;sup&gt;14&lt;/sup&gt;"},"properties":{"noteIndex":0},"schema":"https://github.com/citation-style-language/schema/raw/master/csl-citation.json"}</w:instrText>
      </w:r>
      <w:r w:rsidR="007F4CE1">
        <w:fldChar w:fldCharType="separate"/>
      </w:r>
      <w:r w:rsidR="006C5EFA" w:rsidRPr="006C5EFA">
        <w:rPr>
          <w:noProof/>
          <w:vertAlign w:val="superscript"/>
        </w:rPr>
        <w:t>12</w:t>
      </w:r>
      <w:r w:rsidR="007F4CE1">
        <w:fldChar w:fldCharType="end"/>
      </w:r>
      <w:r w:rsidR="00CF359B">
        <w:t>. An example of the ontology for ‘Brain’ is shown in</w:t>
      </w:r>
      <w:r w:rsidR="00393210">
        <w:t xml:space="preserve"> </w:t>
      </w:r>
      <w:r w:rsidR="00996118">
        <w:fldChar w:fldCharType="begin"/>
      </w:r>
      <w:r w:rsidR="00996118">
        <w:instrText xml:space="preserve"> REF _Ref109394787 \h </w:instrText>
      </w:r>
      <w:r w:rsidR="00996118">
        <w:fldChar w:fldCharType="separate"/>
      </w:r>
      <w:r w:rsidR="002359E0">
        <w:t xml:space="preserve">Figure </w:t>
      </w:r>
      <w:r w:rsidR="002359E0">
        <w:rPr>
          <w:noProof/>
        </w:rPr>
        <w:t>4</w:t>
      </w:r>
      <w:r w:rsidR="00996118">
        <w:fldChar w:fldCharType="end"/>
      </w:r>
      <w:r w:rsidR="00393210">
        <w:t xml:space="preserve">. </w:t>
      </w:r>
    </w:p>
    <w:p w14:paraId="3E64690C" w14:textId="77777777" w:rsidR="00393210" w:rsidRDefault="00393210" w:rsidP="00393210">
      <w:pPr>
        <w:keepNext/>
      </w:pPr>
      <w:r>
        <w:rPr>
          <w:noProof/>
        </w:rPr>
        <w:lastRenderedPageBreak/>
        <w:drawing>
          <wp:inline distT="0" distB="0" distL="0" distR="0" wp14:anchorId="2110D875" wp14:editId="1EE9D34A">
            <wp:extent cx="5372100" cy="3090680"/>
            <wp:effectExtent l="0" t="0" r="0" b="0"/>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15"/>
                    <a:stretch>
                      <a:fillRect/>
                    </a:stretch>
                  </pic:blipFill>
                  <pic:spPr>
                    <a:xfrm>
                      <a:off x="0" y="0"/>
                      <a:ext cx="5386788" cy="3099130"/>
                    </a:xfrm>
                    <a:prstGeom prst="rect">
                      <a:avLst/>
                    </a:prstGeom>
                  </pic:spPr>
                </pic:pic>
              </a:graphicData>
            </a:graphic>
          </wp:inline>
        </w:drawing>
      </w:r>
    </w:p>
    <w:p w14:paraId="59250FCB" w14:textId="387857FE" w:rsidR="00393210" w:rsidRDefault="00393210" w:rsidP="00393210">
      <w:pPr>
        <w:pStyle w:val="Caption"/>
      </w:pPr>
      <w:bookmarkStart w:id="2" w:name="_Ref109394787"/>
      <w:r>
        <w:t xml:space="preserve">Figure </w:t>
      </w:r>
      <w:fldSimple w:instr=" SEQ Figure \* ARABIC ">
        <w:r w:rsidR="002359E0">
          <w:rPr>
            <w:noProof/>
          </w:rPr>
          <w:t>4</w:t>
        </w:r>
      </w:fldSimple>
      <w:bookmarkEnd w:id="2"/>
      <w:r>
        <w:t>: Demonstration of ontology ‘Brain’. Based on the FMA model, the ‘Brain’ has a code value of 50801</w:t>
      </w:r>
      <w:r w:rsidR="00B02D00">
        <w:t>.</w:t>
      </w:r>
      <w:r w:rsidR="00B02D00">
        <w:fldChar w:fldCharType="begin" w:fldLock="1"/>
      </w:r>
      <w:r w:rsidR="006C5EFA">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2&lt;/sup&gt;","plainTextFormattedCitation":"12","previouslyFormattedCitation":"&lt;sup&gt;14&lt;/sup&gt;"},"properties":{"noteIndex":0},"schema":"https://github.com/citation-style-language/schema/raw/master/csl-citation.json"}</w:instrText>
      </w:r>
      <w:r w:rsidR="00B02D00">
        <w:fldChar w:fldCharType="separate"/>
      </w:r>
      <w:r w:rsidR="006C5EFA" w:rsidRPr="006C5EFA">
        <w:rPr>
          <w:i w:val="0"/>
          <w:noProof/>
          <w:vertAlign w:val="superscript"/>
        </w:rPr>
        <w:t>12</w:t>
      </w:r>
      <w:r w:rsidR="00B02D00">
        <w:fldChar w:fldCharType="end"/>
      </w:r>
      <w:r w:rsidR="00B02D00">
        <w:t xml:space="preserve"> </w:t>
      </w:r>
    </w:p>
    <w:p w14:paraId="29FFC9CE" w14:textId="6D045A23" w:rsidR="00174E8E" w:rsidRDefault="006446A1" w:rsidP="00347F29">
      <w:r>
        <w:t>When ontologies are not present, a newly created ROI will default to ‘Undefined Normal Tissue’, this is not an FMA ontology, but instead a Varian Medical Systems code.</w:t>
      </w:r>
    </w:p>
    <w:p w14:paraId="513F5EEC" w14:textId="70B7641A" w:rsidR="00FB45FA" w:rsidRDefault="00263FD5" w:rsidP="0062555E">
      <w:pPr>
        <w:pStyle w:val="Heading1"/>
      </w:pPr>
      <w:r>
        <w:t>D</w:t>
      </w:r>
      <w:r w:rsidR="007C0881">
        <w:t xml:space="preserve">iscussion </w:t>
      </w:r>
    </w:p>
    <w:p w14:paraId="1D62E512" w14:textId="7CB071C3" w:rsidR="00141850" w:rsidRDefault="00C21468" w:rsidP="00FB45FA">
      <w:r>
        <w:t xml:space="preserve">This is </w:t>
      </w:r>
      <w:r w:rsidR="009B7C5C">
        <w:t xml:space="preserve">the </w:t>
      </w:r>
      <w:r>
        <w:t>first reported effort to create open</w:t>
      </w:r>
      <w:r w:rsidR="009B7C5C">
        <w:t>-</w:t>
      </w:r>
      <w:r>
        <w:t xml:space="preserve">source software </w:t>
      </w:r>
      <w:r w:rsidR="00F810C8">
        <w:t xml:space="preserve">to create and maintain </w:t>
      </w:r>
      <w:r w:rsidR="00FC4288">
        <w:t>libraries</w:t>
      </w:r>
      <w:r w:rsidR="00AA3B4F">
        <w:t xml:space="preserve"> of </w:t>
      </w:r>
      <w:r w:rsidR="008034D6">
        <w:t xml:space="preserve">patient-specific </w:t>
      </w:r>
      <w:r w:rsidR="00F810C8">
        <w:t xml:space="preserve">treatment planning structure templates utilizing TG-263 standardized nomenclature. There have been previous reports </w:t>
      </w:r>
      <w:r w:rsidR="00E70B4C">
        <w:t xml:space="preserve">of </w:t>
      </w:r>
      <w:r w:rsidR="0057500D">
        <w:t>software tools use</w:t>
      </w:r>
      <w:r w:rsidR="009B7C5C">
        <w:t>d</w:t>
      </w:r>
      <w:r w:rsidR="0057500D">
        <w:t xml:space="preserve"> to </w:t>
      </w:r>
      <w:r w:rsidR="00833A0B">
        <w:t xml:space="preserve">homologate </w:t>
      </w:r>
      <w:r w:rsidR="00FC4288">
        <w:t xml:space="preserve">sets of </w:t>
      </w:r>
      <w:r w:rsidR="007F3A36">
        <w:t xml:space="preserve">previously treated structures to support </w:t>
      </w:r>
      <w:r w:rsidR="00E70B4C">
        <w:t>retrospective data</w:t>
      </w:r>
      <w:r w:rsidR="0057500D">
        <w:t xml:space="preserve"> </w:t>
      </w:r>
      <w:r w:rsidR="007F3A36">
        <w:t>analysis</w:t>
      </w:r>
      <w:r w:rsidR="00B02D00">
        <w:fldChar w:fldCharType="begin" w:fldLock="1"/>
      </w:r>
      <w:r w:rsidR="006C5EFA">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3&lt;/sup&gt;","plainTextFormattedCitation":"13","previouslyFormattedCitation":"&lt;sup&gt;15&lt;/sup&gt;"},"properties":{"noteIndex":0},"schema":"https://github.com/citation-style-language/schema/raw/master/csl-citation.json"}</w:instrText>
      </w:r>
      <w:r w:rsidR="00B02D00">
        <w:fldChar w:fldCharType="separate"/>
      </w:r>
      <w:r w:rsidR="006C5EFA" w:rsidRPr="006C5EFA">
        <w:rPr>
          <w:noProof/>
          <w:vertAlign w:val="superscript"/>
        </w:rPr>
        <w:t>13</w:t>
      </w:r>
      <w:r w:rsidR="00B02D00">
        <w:fldChar w:fldCharType="end"/>
      </w:r>
      <w:r w:rsidR="007F3A36">
        <w:t>.</w:t>
      </w:r>
      <w:r w:rsidR="00B02D00">
        <w:t xml:space="preserve"> There have also been tools created within the TPS to verify that structures names </w:t>
      </w:r>
      <w:r w:rsidR="00833A0B">
        <w:t>comply with</w:t>
      </w:r>
      <w:r w:rsidR="00B02D00">
        <w:t xml:space="preserve"> TG-263</w:t>
      </w:r>
      <w:r w:rsidR="00B02D00">
        <w:fldChar w:fldCharType="begin" w:fldLock="1"/>
      </w:r>
      <w:r w:rsidR="006C5EFA">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4&lt;/sup&gt;","plainTextFormattedCitation":"14","previouslyFormattedCitation":"&lt;sup&gt;16&lt;/sup&gt;"},"properties":{"noteIndex":0},"schema":"https://github.com/citation-style-language/schema/raw/master/csl-citation.json"}</w:instrText>
      </w:r>
      <w:r w:rsidR="00B02D00">
        <w:fldChar w:fldCharType="separate"/>
      </w:r>
      <w:r w:rsidR="006C5EFA" w:rsidRPr="006C5EFA">
        <w:rPr>
          <w:noProof/>
          <w:vertAlign w:val="superscript"/>
        </w:rPr>
        <w:t>14</w:t>
      </w:r>
      <w:r w:rsidR="00B02D00">
        <w:fldChar w:fldCharType="end"/>
      </w:r>
      <w:r w:rsidR="00141850">
        <w:t>.</w:t>
      </w:r>
      <w:r w:rsidR="000A3B82">
        <w:t xml:space="preserve"> </w:t>
      </w:r>
      <w:r w:rsidR="00347BC6">
        <w:t xml:space="preserve">With </w:t>
      </w:r>
      <w:r w:rsidR="00283F70">
        <w:t>Open RT Structures</w:t>
      </w:r>
      <w:r w:rsidR="00347BC6">
        <w:t xml:space="preserve">, clinics can ensure that </w:t>
      </w:r>
      <w:r w:rsidR="00955ACB">
        <w:t>clinical standards are met, enable automated workflows, and facili</w:t>
      </w:r>
      <w:r w:rsidR="007F3A36">
        <w:t>t</w:t>
      </w:r>
      <w:r w:rsidR="00955ACB">
        <w:t>ate</w:t>
      </w:r>
      <w:r w:rsidR="00B24EFB">
        <w:t xml:space="preserve"> </w:t>
      </w:r>
      <w:r w:rsidR="0073644F">
        <w:t>data pooling and outcomes research.</w:t>
      </w:r>
    </w:p>
    <w:p w14:paraId="54E5E868" w14:textId="782E200E" w:rsidR="00EE12AA" w:rsidRDefault="00EE12AA" w:rsidP="00FB45FA">
      <w:r>
        <w:t>Generated RT Structure files have been evaluated within the treatment planning system of Eclipse. Colors are accurately represented, as well as names, interpreter types, and associated ontologies, XXX sup figure.</w:t>
      </w:r>
    </w:p>
    <w:p w14:paraId="03E0E35F" w14:textId="4257841D" w:rsidR="00FB45FA" w:rsidRDefault="00EE12AA" w:rsidP="00141850">
      <w:r>
        <w:t>The</w:t>
      </w:r>
      <w:r w:rsidR="00E70B4C">
        <w:t xml:space="preserve"> </w:t>
      </w:r>
      <w:r w:rsidR="0073644F">
        <w:t xml:space="preserve">DICOM Template Maker </w:t>
      </w:r>
      <w:r w:rsidR="00CA64FA">
        <w:t xml:space="preserve">reduces the burden of manual creation of structure templates by providing TG-263 designed templates </w:t>
      </w:r>
      <w:r w:rsidR="00D559B0">
        <w:t>and</w:t>
      </w:r>
      <w:r w:rsidR="00235D79">
        <w:t xml:space="preserve"> allowing users multiple pathways </w:t>
      </w:r>
      <w:r w:rsidR="00D559B0">
        <w:t>to ease</w:t>
      </w:r>
      <w:r w:rsidR="00235D79">
        <w:t xml:space="preserve"> </w:t>
      </w:r>
      <w:r w:rsidR="00C73E95">
        <w:t xml:space="preserve">the </w:t>
      </w:r>
      <w:r w:rsidR="00235D79">
        <w:t>creation of user-defined templates.</w:t>
      </w:r>
      <w:r w:rsidR="0060144C">
        <w:t xml:space="preserve"> Time savings are sign</w:t>
      </w:r>
      <w:r w:rsidR="00C73E95">
        <w:t>i</w:t>
      </w:r>
      <w:r w:rsidR="0060144C">
        <w:t>ficant as</w:t>
      </w:r>
      <w:r w:rsidR="0073644F">
        <w:t xml:space="preserve"> </w:t>
      </w:r>
      <w:r w:rsidR="00DE018F">
        <w:t xml:space="preserve">patient-specific </w:t>
      </w:r>
      <w:r w:rsidR="00FB45FA">
        <w:t xml:space="preserve">RT Structure files </w:t>
      </w:r>
      <w:r w:rsidR="00C77A66">
        <w:t xml:space="preserve">can be </w:t>
      </w:r>
      <w:r w:rsidR="00FB45FA">
        <w:t xml:space="preserve">generated within seconds of the image uploaded to monitored paths, </w:t>
      </w:r>
      <w:r w:rsidR="002A076A">
        <w:t xml:space="preserve">an </w:t>
      </w:r>
      <w:r w:rsidR="00FB45FA">
        <w:t xml:space="preserve">efficient clinical workflow. Templates can be easily edited in case of future changes, and </w:t>
      </w:r>
      <w:r w:rsidR="002A076A">
        <w:t xml:space="preserve">a reasonable set of </w:t>
      </w:r>
      <w:r w:rsidR="00FB45FA">
        <w:t>default TG</w:t>
      </w:r>
      <w:r w:rsidR="00E12270">
        <w:t>-</w:t>
      </w:r>
      <w:r w:rsidR="00FB45FA">
        <w:t xml:space="preserve">263 templates can be </w:t>
      </w:r>
      <w:r w:rsidR="002A076A">
        <w:t>refreshed</w:t>
      </w:r>
      <w:r w:rsidR="002B0FD0">
        <w:t xml:space="preserve"> </w:t>
      </w:r>
      <w:r w:rsidR="00FB45FA">
        <w:t>using the ‘Load Online Templates’ feature.</w:t>
      </w:r>
    </w:p>
    <w:p w14:paraId="49B950E8" w14:textId="1C90B83E" w:rsidR="00FB45FA" w:rsidRPr="00FB45FA" w:rsidRDefault="008F146E" w:rsidP="000B7C67">
      <w:r>
        <w:t xml:space="preserve">To support large-scale, </w:t>
      </w:r>
      <w:r w:rsidR="00A66117">
        <w:t>multi-instit</w:t>
      </w:r>
      <w:r w:rsidR="00C73E95">
        <w:t>ut</w:t>
      </w:r>
      <w:r w:rsidR="00A66117">
        <w:t>ional, and international data sharing,</w:t>
      </w:r>
      <w:r w:rsidR="00E41FE8">
        <w:t xml:space="preserve"> the</w:t>
      </w:r>
      <w:r w:rsidR="00A66117">
        <w:t xml:space="preserve"> DICOM Template Maker enables users to </w:t>
      </w:r>
      <w:r w:rsidR="00AF45EA">
        <w:t>create templates in English, French, or Spanish. French and Spanish language version</w:t>
      </w:r>
      <w:r w:rsidR="004F0846">
        <w:t>s</w:t>
      </w:r>
      <w:r w:rsidR="00AF45EA">
        <w:t xml:space="preserve"> also follow TG-263 guidelines</w:t>
      </w:r>
      <w:r w:rsidR="00E50AC2">
        <w:t xml:space="preserve"> to enable easy mapping of structures between languages. The framework </w:t>
      </w:r>
      <w:r w:rsidR="00E50AC2">
        <w:lastRenderedPageBreak/>
        <w:t>of DICOM Template Make</w:t>
      </w:r>
      <w:r w:rsidR="00626326">
        <w:t xml:space="preserve">r that utilizes </w:t>
      </w:r>
      <w:proofErr w:type="spellStart"/>
      <w:r w:rsidR="00626326">
        <w:t>AirTable</w:t>
      </w:r>
      <w:proofErr w:type="spellEnd"/>
      <w:r w:rsidR="00626326">
        <w:t xml:space="preserve"> enables the quick integration of </w:t>
      </w:r>
      <w:r w:rsidR="004F0846">
        <w:t xml:space="preserve">TG-263 updates and new languages. </w:t>
      </w:r>
      <w:r w:rsidR="009F502F">
        <w:t>The i</w:t>
      </w:r>
      <w:r w:rsidR="004F0846">
        <w:t xml:space="preserve">nclusion of other languages </w:t>
      </w:r>
      <w:r w:rsidR="00710BCF">
        <w:t xml:space="preserve">will be an ongoing effort within both TG-263 and </w:t>
      </w:r>
      <w:r w:rsidR="003D1B1D">
        <w:t>DICOM Template Maker.</w:t>
      </w:r>
    </w:p>
    <w:p w14:paraId="380DA788" w14:textId="6A18B75D" w:rsidR="00FE248D" w:rsidRDefault="007C0881" w:rsidP="0062555E">
      <w:pPr>
        <w:pStyle w:val="Heading1"/>
      </w:pPr>
      <w:r>
        <w:t>Conclusion</w:t>
      </w:r>
    </w:p>
    <w:p w14:paraId="16A8C5A1" w14:textId="581AD7B7" w:rsidR="00D454C6" w:rsidRPr="007C0881" w:rsidRDefault="00FB45FA" w:rsidP="007C0881">
      <w:r>
        <w:t>We have created open</w:t>
      </w:r>
      <w:r w:rsidR="009F502F">
        <w:t>-</w:t>
      </w:r>
      <w:r>
        <w:t>source software t</w:t>
      </w:r>
      <w:r w:rsidR="001E22AF">
        <w:t>hat</w:t>
      </w:r>
      <w:r>
        <w:t xml:space="preserve"> </w:t>
      </w:r>
      <w:r w:rsidR="00B72641">
        <w:t>drastically reduce</w:t>
      </w:r>
      <w:r w:rsidR="001E22AF">
        <w:t>s</w:t>
      </w:r>
      <w:r w:rsidR="00B72641">
        <w:t xml:space="preserve"> </w:t>
      </w:r>
      <w:r w:rsidR="009F502F">
        <w:t xml:space="preserve">the </w:t>
      </w:r>
      <w:r w:rsidR="00B72641">
        <w:t>burden of creating and maint</w:t>
      </w:r>
      <w:r w:rsidR="009F502F">
        <w:t>ain</w:t>
      </w:r>
      <w:r w:rsidR="00B72641">
        <w:t xml:space="preserve">ing </w:t>
      </w:r>
      <w:r w:rsidR="00613F05">
        <w:t xml:space="preserve">TPS </w:t>
      </w:r>
      <w:r w:rsidR="00B72641">
        <w:t xml:space="preserve">structure templates </w:t>
      </w:r>
      <w:r w:rsidR="00BF59D4">
        <w:t>and facili</w:t>
      </w:r>
      <w:r w:rsidR="009F502F">
        <w:t>t</w:t>
      </w:r>
      <w:r w:rsidR="00BF59D4">
        <w:t xml:space="preserve">ate the adoption of TG-263 standardized nomenclature. </w:t>
      </w:r>
      <w:r w:rsidR="005F5920">
        <w:t>This program allows clinics to quickly create templates</w:t>
      </w:r>
      <w:r w:rsidR="00C9685F">
        <w:t xml:space="preserve"> in English, Spanish, </w:t>
      </w:r>
      <w:r w:rsidR="00B439D4">
        <w:t xml:space="preserve">or </w:t>
      </w:r>
      <w:r w:rsidR="00C9685F">
        <w:t xml:space="preserve">French and allows for customization of laterality location and color schemes. </w:t>
      </w:r>
      <w:r w:rsidR="00AD7960">
        <w:t xml:space="preserve">Both </w:t>
      </w:r>
      <w:proofErr w:type="gramStart"/>
      <w:r w:rsidR="00AD7960">
        <w:t>patient-specific</w:t>
      </w:r>
      <w:proofErr w:type="gramEnd"/>
      <w:r w:rsidR="00AD7960">
        <w:t xml:space="preserve"> DICOM RT Structure files and Varian XML template files can be easily created. </w:t>
      </w:r>
      <w:r w:rsidR="00D454C6">
        <w:t xml:space="preserve">We believe this simple tool can be of significant benefit to clinics </w:t>
      </w:r>
      <w:r w:rsidR="009F502F">
        <w:t xml:space="preserve">that </w:t>
      </w:r>
      <w:r w:rsidR="00D454C6">
        <w:t xml:space="preserve">do not have </w:t>
      </w:r>
      <w:r w:rsidR="001E22AF">
        <w:t xml:space="preserve">ready </w:t>
      </w:r>
      <w:r w:rsidR="00D454C6">
        <w:t>access to templates within their treatment planning systems or do not have sufficient resources to</w:t>
      </w:r>
      <w:r w:rsidR="00AD7960">
        <w:t xml:space="preserve"> invest in new template creation</w:t>
      </w:r>
      <w:r w:rsidR="00D454C6">
        <w:t>.</w:t>
      </w:r>
      <w:r w:rsidR="005B6E5D">
        <w:t xml:space="preserve"> </w:t>
      </w:r>
    </w:p>
    <w:p w14:paraId="7F6C8657" w14:textId="61BB19FA" w:rsidR="0002678A" w:rsidRPr="00386683" w:rsidRDefault="0002678A" w:rsidP="00A940B4">
      <w:pPr>
        <w:pStyle w:val="Heading1"/>
        <w:rPr>
          <w:lang w:val="es-US"/>
        </w:rPr>
      </w:pPr>
      <w:proofErr w:type="spellStart"/>
      <w:r w:rsidRPr="00386683">
        <w:rPr>
          <w:lang w:val="es-US"/>
        </w:rPr>
        <w:t>References</w:t>
      </w:r>
      <w:proofErr w:type="spellEnd"/>
    </w:p>
    <w:p w14:paraId="2AC78C85" w14:textId="694C67E2" w:rsidR="006C5EFA" w:rsidRPr="006C5EFA" w:rsidRDefault="0002678A" w:rsidP="006C5EFA">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386683">
        <w:rPr>
          <w:lang w:val="es-US"/>
        </w:rPr>
        <w:instrText xml:space="preserve">ADDIN Mendeley Bibliography CSL_BIBLIOGRAPHY </w:instrText>
      </w:r>
      <w:r>
        <w:fldChar w:fldCharType="separate"/>
      </w:r>
      <w:r w:rsidR="006C5EFA" w:rsidRPr="006C5EFA">
        <w:rPr>
          <w:rFonts w:ascii="Calibri" w:hAnsi="Calibri" w:cs="Calibri"/>
          <w:noProof/>
          <w:szCs w:val="24"/>
        </w:rPr>
        <w:t xml:space="preserve">1. </w:t>
      </w:r>
      <w:r w:rsidR="006C5EFA" w:rsidRPr="006C5EFA">
        <w:rPr>
          <w:rFonts w:ascii="Calibri" w:hAnsi="Calibri" w:cs="Calibri"/>
          <w:noProof/>
          <w:szCs w:val="24"/>
        </w:rPr>
        <w:tab/>
        <w:t xml:space="preserve">Mayo CS, Moran JM, Bosch W, et al. American Association of Physicists in Medicine Task Group 263: Standardizing Nomenclatures in Radiation Oncology. </w:t>
      </w:r>
      <w:r w:rsidR="006C5EFA" w:rsidRPr="006C5EFA">
        <w:rPr>
          <w:rFonts w:ascii="Calibri" w:hAnsi="Calibri" w:cs="Calibri"/>
          <w:i/>
          <w:iCs/>
          <w:noProof/>
          <w:szCs w:val="24"/>
        </w:rPr>
        <w:t>Int J Radiat Oncol Biol Phys</w:t>
      </w:r>
      <w:r w:rsidR="006C5EFA" w:rsidRPr="006C5EFA">
        <w:rPr>
          <w:rFonts w:ascii="Calibri" w:hAnsi="Calibri" w:cs="Calibri"/>
          <w:noProof/>
          <w:szCs w:val="24"/>
        </w:rPr>
        <w:t>. 2018;100(4):1057-1066. doi:10.1016/J.IJROBP.2017.12.013</w:t>
      </w:r>
    </w:p>
    <w:p w14:paraId="44668549"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2. </w:t>
      </w:r>
      <w:r w:rsidRPr="006C5EFA">
        <w:rPr>
          <w:rFonts w:ascii="Calibri" w:hAnsi="Calibri" w:cs="Calibri"/>
          <w:noProof/>
          <w:szCs w:val="24"/>
        </w:rPr>
        <w:tab/>
        <w:t>2013 MC. C# .NET 4.8.1. Accessed January 31, 2023. https://dotnet.microsoft.com/en-us/download/dotnet-framework</w:t>
      </w:r>
    </w:p>
    <w:p w14:paraId="2C14197D"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3. </w:t>
      </w:r>
      <w:r w:rsidRPr="006C5EFA">
        <w:rPr>
          <w:rFonts w:ascii="Calibri" w:hAnsi="Calibri" w:cs="Calibri"/>
          <w:noProof/>
          <w:szCs w:val="24"/>
        </w:rPr>
        <w:tab/>
        <w:t>fo-dicom/fo-dicom: Fellow Oak DICOM for .NET, .NET Core, Universal Windows, Android, iOS, Mono and Unity. Accessed July 22, 2022. https://github.com/fo-dicom/fo-dicom</w:t>
      </w:r>
    </w:p>
    <w:p w14:paraId="1A228D54"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4. </w:t>
      </w:r>
      <w:r w:rsidRPr="006C5EFA">
        <w:rPr>
          <w:rFonts w:ascii="Calibri" w:hAnsi="Calibri" w:cs="Calibri"/>
          <w:noProof/>
          <w:szCs w:val="24"/>
        </w:rPr>
        <w:tab/>
        <w:t xml:space="preserve">Beare R, Lowekamp B, Yaniv Z. Image segmentation, registration and characterization in R with simpleITK. </w:t>
      </w:r>
      <w:r w:rsidRPr="006C5EFA">
        <w:rPr>
          <w:rFonts w:ascii="Calibri" w:hAnsi="Calibri" w:cs="Calibri"/>
          <w:i/>
          <w:iCs/>
          <w:noProof/>
          <w:szCs w:val="24"/>
        </w:rPr>
        <w:t>J Stat Softw</w:t>
      </w:r>
      <w:r w:rsidRPr="006C5EFA">
        <w:rPr>
          <w:rFonts w:ascii="Calibri" w:hAnsi="Calibri" w:cs="Calibri"/>
          <w:noProof/>
          <w:szCs w:val="24"/>
        </w:rPr>
        <w:t>. 2018;86(1):1-35. doi:10.18637/jss.v086.i08</w:t>
      </w:r>
    </w:p>
    <w:p w14:paraId="3A949CD8"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5. </w:t>
      </w:r>
      <w:r w:rsidRPr="006C5EFA">
        <w:rPr>
          <w:rFonts w:ascii="Calibri" w:hAnsi="Calibri" w:cs="Calibri"/>
          <w:noProof/>
          <w:szCs w:val="24"/>
        </w:rPr>
        <w:tab/>
        <w:t xml:space="preserve">Anderson BM, Wahid KA, Brock KK. Simple Python Module for Conversions between DICOM Images and Radiation Therapy Structures, Masks, and Prediction Arrays. </w:t>
      </w:r>
      <w:r w:rsidRPr="006C5EFA">
        <w:rPr>
          <w:rFonts w:ascii="Calibri" w:hAnsi="Calibri" w:cs="Calibri"/>
          <w:i/>
          <w:iCs/>
          <w:noProof/>
          <w:szCs w:val="24"/>
        </w:rPr>
        <w:t>Pract Radiat Oncol</w:t>
      </w:r>
      <w:r w:rsidRPr="006C5EFA">
        <w:rPr>
          <w:rFonts w:ascii="Calibri" w:hAnsi="Calibri" w:cs="Calibri"/>
          <w:noProof/>
          <w:szCs w:val="24"/>
        </w:rPr>
        <w:t>. Published online February 17, 2021. doi:10.1016/j.prro.2021.02.003</w:t>
      </w:r>
    </w:p>
    <w:p w14:paraId="7251CF53"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6. </w:t>
      </w:r>
      <w:r w:rsidRPr="006C5EFA">
        <w:rPr>
          <w:rFonts w:ascii="Calibri" w:hAnsi="Calibri" w:cs="Calibri"/>
          <w:noProof/>
          <w:szCs w:val="24"/>
        </w:rPr>
        <w:tab/>
        <w:t xml:space="preserve">Wright JL, Yom SS, Awan MJ, et al. Standardizing Normal Tissue Contouring for Radiation Therapy Treatment Planning: An ASTRO Consensus Paper. </w:t>
      </w:r>
      <w:r w:rsidRPr="006C5EFA">
        <w:rPr>
          <w:rFonts w:ascii="Calibri" w:hAnsi="Calibri" w:cs="Calibri"/>
          <w:i/>
          <w:iCs/>
          <w:noProof/>
          <w:szCs w:val="24"/>
        </w:rPr>
        <w:t>Pract Radiat Oncol</w:t>
      </w:r>
      <w:r w:rsidRPr="006C5EFA">
        <w:rPr>
          <w:rFonts w:ascii="Calibri" w:hAnsi="Calibri" w:cs="Calibri"/>
          <w:noProof/>
          <w:szCs w:val="24"/>
        </w:rPr>
        <w:t>. 2019;9(2):65-72. doi:10.1016/J.PRRO.2018.12.003</w:t>
      </w:r>
    </w:p>
    <w:p w14:paraId="478BA095"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7. </w:t>
      </w:r>
      <w:r w:rsidRPr="006C5EFA">
        <w:rPr>
          <w:rFonts w:ascii="Calibri" w:hAnsi="Calibri" w:cs="Calibri"/>
          <w:noProof/>
          <w:szCs w:val="24"/>
        </w:rPr>
        <w:tab/>
        <w:t>RT ROI Interpreted Type Attribute – DICOM Standard Browser. Accessed February 9, 2023. https://dicom.innolitics.com/ciods/rt-structure-set/rt-roi-observations/30060080/300600a4</w:t>
      </w:r>
    </w:p>
    <w:p w14:paraId="529C50AA"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8. </w:t>
      </w:r>
      <w:r w:rsidRPr="006C5EFA">
        <w:rPr>
          <w:rFonts w:ascii="Calibri" w:hAnsi="Calibri" w:cs="Calibri"/>
          <w:noProof/>
          <w:szCs w:val="24"/>
        </w:rPr>
        <w:tab/>
        <w:t>Creating and Using API Keys and Access Tokens | Airtable Support. Accessed February 9, 2023. https://support.airtable.com/docs/creating-and-using-api-keys-and-access-tokens</w:t>
      </w:r>
    </w:p>
    <w:p w14:paraId="51CF701C"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9. </w:t>
      </w:r>
      <w:r w:rsidRPr="006C5EFA">
        <w:rPr>
          <w:rFonts w:ascii="Calibri" w:hAnsi="Calibri" w:cs="Calibri"/>
          <w:noProof/>
          <w:szCs w:val="24"/>
        </w:rPr>
        <w:tab/>
        <w:t>8 Coding Schemes. Accessed February 9, 2023. https://dicom.nema.org/medical/dicom/current/output/chtml/part16/chapter_8.html</w:t>
      </w:r>
    </w:p>
    <w:p w14:paraId="1E0CC0A9"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10. </w:t>
      </w:r>
      <w:r w:rsidRPr="006C5EFA">
        <w:rPr>
          <w:rFonts w:ascii="Calibri" w:hAnsi="Calibri" w:cs="Calibri"/>
          <w:noProof/>
          <w:szCs w:val="24"/>
        </w:rPr>
        <w:tab/>
        <w:t>RT ROI Identification Code Sequence Attribute – DICOM Standard Browser. Accessed February 9, 2023. https://dicom.innolitics.com/ciods/rt-structure-set/rt-roi-observations/30060080/30060086</w:t>
      </w:r>
    </w:p>
    <w:p w14:paraId="6A47C8BE"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11. </w:t>
      </w:r>
      <w:r w:rsidRPr="006C5EFA">
        <w:rPr>
          <w:rFonts w:ascii="Calibri" w:hAnsi="Calibri" w:cs="Calibri"/>
          <w:noProof/>
          <w:szCs w:val="24"/>
        </w:rPr>
        <w:tab/>
        <w:t>Foundational Model of Anatomy - Summary | NCBO BioPortal. Accessed July 22, 2022. https://bioportal.bioontology.org/ontologies/FMA?p=summary</w:t>
      </w:r>
    </w:p>
    <w:p w14:paraId="5EED0773"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lastRenderedPageBreak/>
        <w:t xml:space="preserve">12. </w:t>
      </w:r>
      <w:r w:rsidRPr="006C5EFA">
        <w:rPr>
          <w:rFonts w:ascii="Calibri" w:hAnsi="Calibri" w:cs="Calibri"/>
          <w:noProof/>
          <w:szCs w:val="24"/>
        </w:rPr>
        <w:tab/>
        <w:t>onttk fma. Accessed February 9, 2023. http://fma.si.washington.edu/browser/#/?iri=http%3A%2F%2Fpurl.org%2Fsig%2Font%2Ffma%2Ffma50801</w:t>
      </w:r>
    </w:p>
    <w:p w14:paraId="4643AC3B"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13. </w:t>
      </w:r>
      <w:r w:rsidRPr="006C5EFA">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6C5EFA">
        <w:rPr>
          <w:rFonts w:ascii="Calibri" w:hAnsi="Calibri" w:cs="Calibri"/>
          <w:i/>
          <w:iCs/>
          <w:noProof/>
          <w:szCs w:val="24"/>
        </w:rPr>
        <w:t>Adv Radiat Oncol</w:t>
      </w:r>
      <w:r w:rsidRPr="006C5EFA">
        <w:rPr>
          <w:rFonts w:ascii="Calibri" w:hAnsi="Calibri" w:cs="Calibri"/>
          <w:noProof/>
          <w:szCs w:val="24"/>
        </w:rPr>
        <w:t>. 2018;4(1):191-200. doi:10.1016/J.ADRO.2018.09.013</w:t>
      </w:r>
    </w:p>
    <w:p w14:paraId="2D332B07"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rPr>
      </w:pPr>
      <w:r w:rsidRPr="006C5EFA">
        <w:rPr>
          <w:rFonts w:ascii="Calibri" w:hAnsi="Calibri" w:cs="Calibri"/>
          <w:noProof/>
          <w:szCs w:val="24"/>
        </w:rPr>
        <w:t xml:space="preserve">14. </w:t>
      </w:r>
      <w:r w:rsidRPr="006C5EFA">
        <w:rPr>
          <w:rFonts w:ascii="Calibri" w:hAnsi="Calibri" w:cs="Calibri"/>
          <w:noProof/>
          <w:szCs w:val="24"/>
        </w:rPr>
        <w:tab/>
        <w:t xml:space="preserve">Cardan RA, Covington EL, Popple RA. Technical Note: An open source solution for improving TG-263 compliance. </w:t>
      </w:r>
      <w:r w:rsidRPr="006C5EFA">
        <w:rPr>
          <w:rFonts w:ascii="Calibri" w:hAnsi="Calibri" w:cs="Calibri"/>
          <w:i/>
          <w:iCs/>
          <w:noProof/>
          <w:szCs w:val="24"/>
        </w:rPr>
        <w:t>J Appl Clin Med Phys</w:t>
      </w:r>
      <w:r w:rsidRPr="006C5EFA">
        <w:rPr>
          <w:rFonts w:ascii="Calibri" w:hAnsi="Calibri" w:cs="Calibri"/>
          <w:noProof/>
          <w:szCs w:val="24"/>
        </w:rPr>
        <w:t>. 2019;20(9):163-165. doi:10.1002/ACM2.12701</w:t>
      </w:r>
    </w:p>
    <w:p w14:paraId="344CCF2A" w14:textId="2B35556F" w:rsidR="006446A1" w:rsidRPr="00347F29" w:rsidRDefault="0002678A" w:rsidP="00347F29">
      <w:r>
        <w:fldChar w:fldCharType="end"/>
      </w:r>
    </w:p>
    <w:sectPr w:rsidR="006446A1" w:rsidRPr="00347F29" w:rsidSect="007F1F95">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83575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s-ES" w:vendorID="64" w:dllVersion="6" w:nlCheck="1" w:checkStyle="0"/>
  <w:activeWritingStyle w:appName="MSWord" w:lang="en-US" w:vendorID="64" w:dllVersion="6" w:nlCheck="1" w:checkStyle="1"/>
  <w:activeWritingStyle w:appName="MSWord" w:lang="es-US" w:vendorID="64" w:dllVersion="6" w:nlCheck="1" w:checkStyle="0"/>
  <w:activeWritingStyle w:appName="MSWord" w:lang="en-US" w:vendorID="64" w:dllVersion="0" w:nlCheck="1" w:checkStyle="0"/>
  <w:activeWritingStyle w:appName="MSWord" w:lang="es-US"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44F"/>
    <w:rsid w:val="00003B89"/>
    <w:rsid w:val="00007682"/>
    <w:rsid w:val="00007E18"/>
    <w:rsid w:val="000127D7"/>
    <w:rsid w:val="00024D17"/>
    <w:rsid w:val="0002678A"/>
    <w:rsid w:val="00031098"/>
    <w:rsid w:val="0003183B"/>
    <w:rsid w:val="00032B25"/>
    <w:rsid w:val="0005425B"/>
    <w:rsid w:val="00056885"/>
    <w:rsid w:val="00062D49"/>
    <w:rsid w:val="0007238E"/>
    <w:rsid w:val="000725A8"/>
    <w:rsid w:val="00072FCA"/>
    <w:rsid w:val="000833BB"/>
    <w:rsid w:val="000946DD"/>
    <w:rsid w:val="000958C1"/>
    <w:rsid w:val="00097F3E"/>
    <w:rsid w:val="000A1C84"/>
    <w:rsid w:val="000A3B82"/>
    <w:rsid w:val="000A700A"/>
    <w:rsid w:val="000B119A"/>
    <w:rsid w:val="000B62AA"/>
    <w:rsid w:val="000B7C67"/>
    <w:rsid w:val="000C5EC1"/>
    <w:rsid w:val="000D758E"/>
    <w:rsid w:val="000F47AA"/>
    <w:rsid w:val="000F70C5"/>
    <w:rsid w:val="00100470"/>
    <w:rsid w:val="0010384E"/>
    <w:rsid w:val="0011397C"/>
    <w:rsid w:val="00126906"/>
    <w:rsid w:val="001327E0"/>
    <w:rsid w:val="00134DA5"/>
    <w:rsid w:val="00141850"/>
    <w:rsid w:val="00153CB7"/>
    <w:rsid w:val="00154E15"/>
    <w:rsid w:val="00156C1D"/>
    <w:rsid w:val="00162D0B"/>
    <w:rsid w:val="0017096E"/>
    <w:rsid w:val="00174E8E"/>
    <w:rsid w:val="00177C7F"/>
    <w:rsid w:val="00185E36"/>
    <w:rsid w:val="00192464"/>
    <w:rsid w:val="001A0D5A"/>
    <w:rsid w:val="001A369C"/>
    <w:rsid w:val="001B39A2"/>
    <w:rsid w:val="001B4847"/>
    <w:rsid w:val="001B528D"/>
    <w:rsid w:val="001C33EA"/>
    <w:rsid w:val="001C34A6"/>
    <w:rsid w:val="001C7DCB"/>
    <w:rsid w:val="001D1C1C"/>
    <w:rsid w:val="001D722B"/>
    <w:rsid w:val="001E22AF"/>
    <w:rsid w:val="001E2EFE"/>
    <w:rsid w:val="001E3C7A"/>
    <w:rsid w:val="001E7B5D"/>
    <w:rsid w:val="001F23FE"/>
    <w:rsid w:val="001F4E61"/>
    <w:rsid w:val="001F4ECB"/>
    <w:rsid w:val="001F4F80"/>
    <w:rsid w:val="001F5F33"/>
    <w:rsid w:val="00224D44"/>
    <w:rsid w:val="00224DA2"/>
    <w:rsid w:val="00231507"/>
    <w:rsid w:val="00232A0F"/>
    <w:rsid w:val="002359E0"/>
    <w:rsid w:val="00235D79"/>
    <w:rsid w:val="00247106"/>
    <w:rsid w:val="00247149"/>
    <w:rsid w:val="00252212"/>
    <w:rsid w:val="00252940"/>
    <w:rsid w:val="00253D46"/>
    <w:rsid w:val="00263FD5"/>
    <w:rsid w:val="00272639"/>
    <w:rsid w:val="00276D2B"/>
    <w:rsid w:val="00280BFC"/>
    <w:rsid w:val="00283D99"/>
    <w:rsid w:val="00283F70"/>
    <w:rsid w:val="00285EAF"/>
    <w:rsid w:val="0029312E"/>
    <w:rsid w:val="002A076A"/>
    <w:rsid w:val="002A3D89"/>
    <w:rsid w:val="002A4E42"/>
    <w:rsid w:val="002B0A00"/>
    <w:rsid w:val="002B0FD0"/>
    <w:rsid w:val="002B515F"/>
    <w:rsid w:val="002B611C"/>
    <w:rsid w:val="002C0B24"/>
    <w:rsid w:val="002C287D"/>
    <w:rsid w:val="002C370F"/>
    <w:rsid w:val="002C5509"/>
    <w:rsid w:val="002D15D1"/>
    <w:rsid w:val="002E4D60"/>
    <w:rsid w:val="002E7500"/>
    <w:rsid w:val="00306C64"/>
    <w:rsid w:val="00307BCB"/>
    <w:rsid w:val="00320E66"/>
    <w:rsid w:val="00324160"/>
    <w:rsid w:val="003256B7"/>
    <w:rsid w:val="00345832"/>
    <w:rsid w:val="00347BC6"/>
    <w:rsid w:val="00347DA8"/>
    <w:rsid w:val="00347F29"/>
    <w:rsid w:val="0035796E"/>
    <w:rsid w:val="003643E5"/>
    <w:rsid w:val="00365892"/>
    <w:rsid w:val="003715E9"/>
    <w:rsid w:val="003727BE"/>
    <w:rsid w:val="0037723E"/>
    <w:rsid w:val="0038316D"/>
    <w:rsid w:val="00386683"/>
    <w:rsid w:val="00393210"/>
    <w:rsid w:val="00394FA5"/>
    <w:rsid w:val="003B193D"/>
    <w:rsid w:val="003B5359"/>
    <w:rsid w:val="003C29B9"/>
    <w:rsid w:val="003D0BBB"/>
    <w:rsid w:val="003D15A5"/>
    <w:rsid w:val="003D1B1D"/>
    <w:rsid w:val="003D3124"/>
    <w:rsid w:val="003D59E3"/>
    <w:rsid w:val="003D5F04"/>
    <w:rsid w:val="003D7D5D"/>
    <w:rsid w:val="003E0FF5"/>
    <w:rsid w:val="003E3855"/>
    <w:rsid w:val="003E74E4"/>
    <w:rsid w:val="003F1A26"/>
    <w:rsid w:val="00402EF0"/>
    <w:rsid w:val="00414C5D"/>
    <w:rsid w:val="00417ABA"/>
    <w:rsid w:val="00421163"/>
    <w:rsid w:val="00430343"/>
    <w:rsid w:val="00440E7D"/>
    <w:rsid w:val="004460A1"/>
    <w:rsid w:val="00453A40"/>
    <w:rsid w:val="00453DC3"/>
    <w:rsid w:val="00455EB8"/>
    <w:rsid w:val="004566F6"/>
    <w:rsid w:val="00473533"/>
    <w:rsid w:val="0048499A"/>
    <w:rsid w:val="00496C91"/>
    <w:rsid w:val="00496D2B"/>
    <w:rsid w:val="004A3858"/>
    <w:rsid w:val="004A5C76"/>
    <w:rsid w:val="004B0792"/>
    <w:rsid w:val="004B1BE1"/>
    <w:rsid w:val="004B535C"/>
    <w:rsid w:val="004B75E0"/>
    <w:rsid w:val="004C063B"/>
    <w:rsid w:val="004C64DF"/>
    <w:rsid w:val="004D1DA5"/>
    <w:rsid w:val="004D6916"/>
    <w:rsid w:val="004E7615"/>
    <w:rsid w:val="004F0846"/>
    <w:rsid w:val="004F72DB"/>
    <w:rsid w:val="00500704"/>
    <w:rsid w:val="0050386F"/>
    <w:rsid w:val="005212DC"/>
    <w:rsid w:val="00521554"/>
    <w:rsid w:val="00541877"/>
    <w:rsid w:val="00545BB1"/>
    <w:rsid w:val="00556C7B"/>
    <w:rsid w:val="00560F1F"/>
    <w:rsid w:val="005709A1"/>
    <w:rsid w:val="00571645"/>
    <w:rsid w:val="0057500D"/>
    <w:rsid w:val="00575019"/>
    <w:rsid w:val="0058037B"/>
    <w:rsid w:val="005822D9"/>
    <w:rsid w:val="00583950"/>
    <w:rsid w:val="00586983"/>
    <w:rsid w:val="005873AC"/>
    <w:rsid w:val="00591E50"/>
    <w:rsid w:val="005A640C"/>
    <w:rsid w:val="005B0A92"/>
    <w:rsid w:val="005B6BB1"/>
    <w:rsid w:val="005B6E5D"/>
    <w:rsid w:val="005C5E51"/>
    <w:rsid w:val="005C5E75"/>
    <w:rsid w:val="005E028C"/>
    <w:rsid w:val="005E2F55"/>
    <w:rsid w:val="005F1E83"/>
    <w:rsid w:val="005F485B"/>
    <w:rsid w:val="005F5920"/>
    <w:rsid w:val="0060144C"/>
    <w:rsid w:val="00603DEF"/>
    <w:rsid w:val="00613F05"/>
    <w:rsid w:val="00616127"/>
    <w:rsid w:val="0061703A"/>
    <w:rsid w:val="006201AB"/>
    <w:rsid w:val="0062555E"/>
    <w:rsid w:val="00626326"/>
    <w:rsid w:val="006304D2"/>
    <w:rsid w:val="006308D5"/>
    <w:rsid w:val="00632549"/>
    <w:rsid w:val="00633599"/>
    <w:rsid w:val="006374CA"/>
    <w:rsid w:val="006446A1"/>
    <w:rsid w:val="00652028"/>
    <w:rsid w:val="006619ED"/>
    <w:rsid w:val="00667BB9"/>
    <w:rsid w:val="0067344A"/>
    <w:rsid w:val="00691A2F"/>
    <w:rsid w:val="0069514D"/>
    <w:rsid w:val="006A3DEA"/>
    <w:rsid w:val="006B12C8"/>
    <w:rsid w:val="006C361E"/>
    <w:rsid w:val="006C4885"/>
    <w:rsid w:val="006C5EFA"/>
    <w:rsid w:val="006C75A1"/>
    <w:rsid w:val="006C772B"/>
    <w:rsid w:val="006D7CD0"/>
    <w:rsid w:val="006E4E8C"/>
    <w:rsid w:val="0070388A"/>
    <w:rsid w:val="007049FA"/>
    <w:rsid w:val="00704AE4"/>
    <w:rsid w:val="00710BCF"/>
    <w:rsid w:val="00711A89"/>
    <w:rsid w:val="00720AF0"/>
    <w:rsid w:val="007213A7"/>
    <w:rsid w:val="0072430F"/>
    <w:rsid w:val="007303A2"/>
    <w:rsid w:val="00731334"/>
    <w:rsid w:val="00731C78"/>
    <w:rsid w:val="00735690"/>
    <w:rsid w:val="0073644F"/>
    <w:rsid w:val="00736F71"/>
    <w:rsid w:val="0074752F"/>
    <w:rsid w:val="007552C9"/>
    <w:rsid w:val="00756BB7"/>
    <w:rsid w:val="00763468"/>
    <w:rsid w:val="0076666E"/>
    <w:rsid w:val="00772A9B"/>
    <w:rsid w:val="007747CF"/>
    <w:rsid w:val="007777F5"/>
    <w:rsid w:val="00777B6A"/>
    <w:rsid w:val="0078272A"/>
    <w:rsid w:val="00785028"/>
    <w:rsid w:val="0079077A"/>
    <w:rsid w:val="007A325D"/>
    <w:rsid w:val="007A54C7"/>
    <w:rsid w:val="007A6BD9"/>
    <w:rsid w:val="007B090B"/>
    <w:rsid w:val="007B6BE8"/>
    <w:rsid w:val="007C0881"/>
    <w:rsid w:val="007C60A1"/>
    <w:rsid w:val="007D0712"/>
    <w:rsid w:val="007D0BDD"/>
    <w:rsid w:val="007E0D0E"/>
    <w:rsid w:val="007E7807"/>
    <w:rsid w:val="007F03D2"/>
    <w:rsid w:val="007F1F95"/>
    <w:rsid w:val="007F3A36"/>
    <w:rsid w:val="007F3FF8"/>
    <w:rsid w:val="007F4CE1"/>
    <w:rsid w:val="007F4DDF"/>
    <w:rsid w:val="008014E5"/>
    <w:rsid w:val="00801BA0"/>
    <w:rsid w:val="008034D6"/>
    <w:rsid w:val="00806D7B"/>
    <w:rsid w:val="00820344"/>
    <w:rsid w:val="00822D7C"/>
    <w:rsid w:val="00833A0B"/>
    <w:rsid w:val="00836518"/>
    <w:rsid w:val="008367DD"/>
    <w:rsid w:val="008401FA"/>
    <w:rsid w:val="00844F51"/>
    <w:rsid w:val="00845CC7"/>
    <w:rsid w:val="00853FA7"/>
    <w:rsid w:val="008671EA"/>
    <w:rsid w:val="008734E6"/>
    <w:rsid w:val="0087715B"/>
    <w:rsid w:val="0088582A"/>
    <w:rsid w:val="008864A3"/>
    <w:rsid w:val="00890EA2"/>
    <w:rsid w:val="00893E51"/>
    <w:rsid w:val="008A0247"/>
    <w:rsid w:val="008B308F"/>
    <w:rsid w:val="008B5C15"/>
    <w:rsid w:val="008B610A"/>
    <w:rsid w:val="008B68C4"/>
    <w:rsid w:val="008B752E"/>
    <w:rsid w:val="008C041C"/>
    <w:rsid w:val="008D0A41"/>
    <w:rsid w:val="008D7926"/>
    <w:rsid w:val="008E0581"/>
    <w:rsid w:val="008E13C4"/>
    <w:rsid w:val="008E46D5"/>
    <w:rsid w:val="008F146E"/>
    <w:rsid w:val="008F4115"/>
    <w:rsid w:val="00904939"/>
    <w:rsid w:val="009100C1"/>
    <w:rsid w:val="0091242C"/>
    <w:rsid w:val="00916836"/>
    <w:rsid w:val="00927BC7"/>
    <w:rsid w:val="009342D8"/>
    <w:rsid w:val="009350B7"/>
    <w:rsid w:val="00941212"/>
    <w:rsid w:val="009458F5"/>
    <w:rsid w:val="00950343"/>
    <w:rsid w:val="00955522"/>
    <w:rsid w:val="00955ACB"/>
    <w:rsid w:val="009641D6"/>
    <w:rsid w:val="00964EAE"/>
    <w:rsid w:val="009670BD"/>
    <w:rsid w:val="0097525D"/>
    <w:rsid w:val="009813E4"/>
    <w:rsid w:val="00982F5A"/>
    <w:rsid w:val="0098774C"/>
    <w:rsid w:val="00996118"/>
    <w:rsid w:val="009A3FA1"/>
    <w:rsid w:val="009A723A"/>
    <w:rsid w:val="009B07D5"/>
    <w:rsid w:val="009B0B7A"/>
    <w:rsid w:val="009B323A"/>
    <w:rsid w:val="009B3978"/>
    <w:rsid w:val="009B7C5C"/>
    <w:rsid w:val="009C025F"/>
    <w:rsid w:val="009D5C5C"/>
    <w:rsid w:val="009E38CB"/>
    <w:rsid w:val="009E6883"/>
    <w:rsid w:val="009F402C"/>
    <w:rsid w:val="009F502F"/>
    <w:rsid w:val="009F73E6"/>
    <w:rsid w:val="00A00C31"/>
    <w:rsid w:val="00A01D73"/>
    <w:rsid w:val="00A067C0"/>
    <w:rsid w:val="00A22AFA"/>
    <w:rsid w:val="00A300CE"/>
    <w:rsid w:val="00A324A7"/>
    <w:rsid w:val="00A3783D"/>
    <w:rsid w:val="00A414C5"/>
    <w:rsid w:val="00A45CD1"/>
    <w:rsid w:val="00A47B57"/>
    <w:rsid w:val="00A54A11"/>
    <w:rsid w:val="00A6127D"/>
    <w:rsid w:val="00A64CD3"/>
    <w:rsid w:val="00A66117"/>
    <w:rsid w:val="00A74086"/>
    <w:rsid w:val="00A7647B"/>
    <w:rsid w:val="00A807E1"/>
    <w:rsid w:val="00A83E12"/>
    <w:rsid w:val="00A87632"/>
    <w:rsid w:val="00A93AC3"/>
    <w:rsid w:val="00A940B4"/>
    <w:rsid w:val="00A94903"/>
    <w:rsid w:val="00AA1C3D"/>
    <w:rsid w:val="00AA2107"/>
    <w:rsid w:val="00AA3695"/>
    <w:rsid w:val="00AA3B4F"/>
    <w:rsid w:val="00AB75D0"/>
    <w:rsid w:val="00AC0EA2"/>
    <w:rsid w:val="00AC39A0"/>
    <w:rsid w:val="00AC64AA"/>
    <w:rsid w:val="00AD4C59"/>
    <w:rsid w:val="00AD5C11"/>
    <w:rsid w:val="00AD5DD7"/>
    <w:rsid w:val="00AD7960"/>
    <w:rsid w:val="00AE7775"/>
    <w:rsid w:val="00AE7EBB"/>
    <w:rsid w:val="00AF02E7"/>
    <w:rsid w:val="00AF3D64"/>
    <w:rsid w:val="00AF45EA"/>
    <w:rsid w:val="00B0059A"/>
    <w:rsid w:val="00B02D00"/>
    <w:rsid w:val="00B061D8"/>
    <w:rsid w:val="00B1058D"/>
    <w:rsid w:val="00B17C4B"/>
    <w:rsid w:val="00B223E6"/>
    <w:rsid w:val="00B24EFB"/>
    <w:rsid w:val="00B439D4"/>
    <w:rsid w:val="00B56154"/>
    <w:rsid w:val="00B647A2"/>
    <w:rsid w:val="00B70DDC"/>
    <w:rsid w:val="00B72378"/>
    <w:rsid w:val="00B72641"/>
    <w:rsid w:val="00B90CA4"/>
    <w:rsid w:val="00BA0217"/>
    <w:rsid w:val="00BA11B5"/>
    <w:rsid w:val="00BA357D"/>
    <w:rsid w:val="00BB17AB"/>
    <w:rsid w:val="00BB344A"/>
    <w:rsid w:val="00BB6940"/>
    <w:rsid w:val="00BB7E1A"/>
    <w:rsid w:val="00BC2D3A"/>
    <w:rsid w:val="00BD4C02"/>
    <w:rsid w:val="00BE09F0"/>
    <w:rsid w:val="00BE222A"/>
    <w:rsid w:val="00BE2C15"/>
    <w:rsid w:val="00BE3908"/>
    <w:rsid w:val="00BE79D0"/>
    <w:rsid w:val="00BF59D4"/>
    <w:rsid w:val="00C21468"/>
    <w:rsid w:val="00C218EC"/>
    <w:rsid w:val="00C25DB3"/>
    <w:rsid w:val="00C26199"/>
    <w:rsid w:val="00C26843"/>
    <w:rsid w:val="00C34D00"/>
    <w:rsid w:val="00C4125D"/>
    <w:rsid w:val="00C41ADA"/>
    <w:rsid w:val="00C53E81"/>
    <w:rsid w:val="00C54CA8"/>
    <w:rsid w:val="00C57F42"/>
    <w:rsid w:val="00C61471"/>
    <w:rsid w:val="00C636FA"/>
    <w:rsid w:val="00C65701"/>
    <w:rsid w:val="00C65E6B"/>
    <w:rsid w:val="00C716DD"/>
    <w:rsid w:val="00C71D14"/>
    <w:rsid w:val="00C73E95"/>
    <w:rsid w:val="00C77A66"/>
    <w:rsid w:val="00C8268F"/>
    <w:rsid w:val="00C90A5F"/>
    <w:rsid w:val="00C9514D"/>
    <w:rsid w:val="00C9685F"/>
    <w:rsid w:val="00CA64FA"/>
    <w:rsid w:val="00CB3846"/>
    <w:rsid w:val="00CB3F5C"/>
    <w:rsid w:val="00CC164E"/>
    <w:rsid w:val="00CC278E"/>
    <w:rsid w:val="00CD0B06"/>
    <w:rsid w:val="00CD1E84"/>
    <w:rsid w:val="00CD2A9D"/>
    <w:rsid w:val="00CD6852"/>
    <w:rsid w:val="00CD6ED4"/>
    <w:rsid w:val="00CF359B"/>
    <w:rsid w:val="00CF4E70"/>
    <w:rsid w:val="00D01ACE"/>
    <w:rsid w:val="00D17B67"/>
    <w:rsid w:val="00D235A2"/>
    <w:rsid w:val="00D454C6"/>
    <w:rsid w:val="00D4657B"/>
    <w:rsid w:val="00D559B0"/>
    <w:rsid w:val="00D62CCD"/>
    <w:rsid w:val="00D65047"/>
    <w:rsid w:val="00D6604F"/>
    <w:rsid w:val="00D703A1"/>
    <w:rsid w:val="00D72478"/>
    <w:rsid w:val="00D8164C"/>
    <w:rsid w:val="00D824EA"/>
    <w:rsid w:val="00D83C40"/>
    <w:rsid w:val="00D84DB9"/>
    <w:rsid w:val="00D86319"/>
    <w:rsid w:val="00D87D71"/>
    <w:rsid w:val="00D96F4B"/>
    <w:rsid w:val="00DA1A4F"/>
    <w:rsid w:val="00DA1BDB"/>
    <w:rsid w:val="00DA67C3"/>
    <w:rsid w:val="00DD09CD"/>
    <w:rsid w:val="00DE018F"/>
    <w:rsid w:val="00E030A9"/>
    <w:rsid w:val="00E0682B"/>
    <w:rsid w:val="00E07932"/>
    <w:rsid w:val="00E11B79"/>
    <w:rsid w:val="00E12270"/>
    <w:rsid w:val="00E13A31"/>
    <w:rsid w:val="00E21B75"/>
    <w:rsid w:val="00E23FDD"/>
    <w:rsid w:val="00E2716D"/>
    <w:rsid w:val="00E274CE"/>
    <w:rsid w:val="00E331CB"/>
    <w:rsid w:val="00E3543B"/>
    <w:rsid w:val="00E36B31"/>
    <w:rsid w:val="00E41FE8"/>
    <w:rsid w:val="00E42C1C"/>
    <w:rsid w:val="00E4389A"/>
    <w:rsid w:val="00E45FAD"/>
    <w:rsid w:val="00E50AC2"/>
    <w:rsid w:val="00E6743F"/>
    <w:rsid w:val="00E67F70"/>
    <w:rsid w:val="00E70B4C"/>
    <w:rsid w:val="00E86107"/>
    <w:rsid w:val="00E95EAE"/>
    <w:rsid w:val="00EA24C6"/>
    <w:rsid w:val="00EA36AE"/>
    <w:rsid w:val="00EA4773"/>
    <w:rsid w:val="00EA6C5A"/>
    <w:rsid w:val="00EB043E"/>
    <w:rsid w:val="00EB2651"/>
    <w:rsid w:val="00EB3E8E"/>
    <w:rsid w:val="00EC0858"/>
    <w:rsid w:val="00EC17F8"/>
    <w:rsid w:val="00EC287B"/>
    <w:rsid w:val="00EC6726"/>
    <w:rsid w:val="00EC6CC6"/>
    <w:rsid w:val="00EC769C"/>
    <w:rsid w:val="00EC7CE9"/>
    <w:rsid w:val="00ED3E18"/>
    <w:rsid w:val="00ED5978"/>
    <w:rsid w:val="00EE12AA"/>
    <w:rsid w:val="00EE249E"/>
    <w:rsid w:val="00EE4918"/>
    <w:rsid w:val="00EE64FF"/>
    <w:rsid w:val="00EF4D79"/>
    <w:rsid w:val="00EF7D6D"/>
    <w:rsid w:val="00F05CB9"/>
    <w:rsid w:val="00F06CE2"/>
    <w:rsid w:val="00F13D6D"/>
    <w:rsid w:val="00F249CB"/>
    <w:rsid w:val="00F30401"/>
    <w:rsid w:val="00F539A5"/>
    <w:rsid w:val="00F56D6F"/>
    <w:rsid w:val="00F61585"/>
    <w:rsid w:val="00F61B41"/>
    <w:rsid w:val="00F810C8"/>
    <w:rsid w:val="00F853E7"/>
    <w:rsid w:val="00F85C9A"/>
    <w:rsid w:val="00F94E0A"/>
    <w:rsid w:val="00F97D52"/>
    <w:rsid w:val="00FB0C70"/>
    <w:rsid w:val="00FB45FA"/>
    <w:rsid w:val="00FB6647"/>
    <w:rsid w:val="00FB77A8"/>
    <w:rsid w:val="00FC4288"/>
    <w:rsid w:val="00FC4786"/>
    <w:rsid w:val="00FD17AB"/>
    <w:rsid w:val="00FD7241"/>
    <w:rsid w:val="00FE248D"/>
    <w:rsid w:val="00FE6F7E"/>
    <w:rsid w:val="00FE70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customStyle="1" w:styleId="UnresolvedMention1">
    <w:name w:val="Unresolved Mention1"/>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 w:type="paragraph" w:styleId="BalloonText">
    <w:name w:val="Balloon Text"/>
    <w:basedOn w:val="Normal"/>
    <w:link w:val="BalloonTextChar"/>
    <w:uiPriority w:val="99"/>
    <w:semiHidden/>
    <w:unhideWhenUsed/>
    <w:rsid w:val="00003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B89"/>
    <w:rPr>
      <w:rFonts w:ascii="Segoe UI" w:hAnsi="Segoe UI" w:cs="Segoe UI"/>
      <w:sz w:val="18"/>
      <w:szCs w:val="18"/>
    </w:rPr>
  </w:style>
  <w:style w:type="character" w:styleId="UnresolvedMention">
    <w:name w:val="Unresolved Mention"/>
    <w:basedOn w:val="DefaultParagraphFont"/>
    <w:uiPriority w:val="99"/>
    <w:semiHidden/>
    <w:unhideWhenUsed/>
    <w:rsid w:val="009F4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airtable.com/shr4bUE1KfQxZtu23"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airtable.com/shrojSoXyfnHHKzJV"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hyperlink" Target="https://github.com/brianmanderson/DicomTemplateMakerCSharp"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4F8782ECB85124AA5B203DBAA09F041" ma:contentTypeVersion="15" ma:contentTypeDescription="Create a new document." ma:contentTypeScope="" ma:versionID="01d90023500e398d1e70596507560ac8">
  <xsd:schema xmlns:xsd="http://www.w3.org/2001/XMLSchema" xmlns:xs="http://www.w3.org/2001/XMLSchema" xmlns:p="http://schemas.microsoft.com/office/2006/metadata/properties" xmlns:ns3="ea492104-fcef-47d8-8536-3e555f3f0046" xmlns:ns4="a6fa8379-8dc0-4c66-bc09-306721c4abda" targetNamespace="http://schemas.microsoft.com/office/2006/metadata/properties" ma:root="true" ma:fieldsID="b8d61bd52b7147616a321e86bfab721d" ns3:_="" ns4:_="">
    <xsd:import namespace="ea492104-fcef-47d8-8536-3e555f3f0046"/>
    <xsd:import namespace="a6fa8379-8dc0-4c66-bc09-306721c4abd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92104-fcef-47d8-8536-3e555f3f00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a8379-8dc0-4c66-bc09-306721c4abda"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ea492104-fcef-47d8-8536-3e555f3f0046" xsi:nil="true"/>
  </documentManagement>
</p:properties>
</file>

<file path=customXml/itemProps1.xml><?xml version="1.0" encoding="utf-8"?>
<ds:datastoreItem xmlns:ds="http://schemas.openxmlformats.org/officeDocument/2006/customXml" ds:itemID="{229177C1-6377-4BE8-A350-5C0DE850D231}">
  <ds:schemaRefs>
    <ds:schemaRef ds:uri="http://schemas.openxmlformats.org/officeDocument/2006/bibliography"/>
  </ds:schemaRefs>
</ds:datastoreItem>
</file>

<file path=customXml/itemProps2.xml><?xml version="1.0" encoding="utf-8"?>
<ds:datastoreItem xmlns:ds="http://schemas.openxmlformats.org/officeDocument/2006/customXml" ds:itemID="{0D90011B-DABE-4794-8BF7-36404F613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92104-fcef-47d8-8536-3e555f3f0046"/>
    <ds:schemaRef ds:uri="a6fa8379-8dc0-4c66-bc09-306721c4a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3BB1905-320E-4265-BB5E-3E89FE37216A}">
  <ds:schemaRefs>
    <ds:schemaRef ds:uri="http://schemas.microsoft.com/sharepoint/v3/contenttype/forms"/>
  </ds:schemaRefs>
</ds:datastoreItem>
</file>

<file path=customXml/itemProps4.xml><?xml version="1.0" encoding="utf-8"?>
<ds:datastoreItem xmlns:ds="http://schemas.openxmlformats.org/officeDocument/2006/customXml" ds:itemID="{9B4ABAC0-BC0E-4440-9303-1A08C7E8FBF5}">
  <ds:schemaRefs>
    <ds:schemaRef ds:uri="http://schemas.microsoft.com/office/2006/metadata/properties"/>
    <ds:schemaRef ds:uri="http://schemas.microsoft.com/office/infopath/2007/PartnerControls"/>
    <ds:schemaRef ds:uri="ea492104-fcef-47d8-8536-3e555f3f0046"/>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9</Pages>
  <Words>8821</Words>
  <Characters>50280</Characters>
  <Application>Microsoft Office Word</Application>
  <DocSecurity>0</DocSecurity>
  <Lines>419</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4</cp:revision>
  <dcterms:created xsi:type="dcterms:W3CDTF">2023-02-24T16:30:00Z</dcterms:created>
  <dcterms:modified xsi:type="dcterms:W3CDTF">2023-02-24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4F8782ECB85124AA5B203DBAA09F041</vt:lpwstr>
  </property>
</Properties>
</file>